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E5041C" w14:textId="77714ADB" w:rsidR="00B2597B" w:rsidRPr="00B256B5" w:rsidRDefault="001A0AFE" w:rsidP="00923525">
      <w:pPr>
        <w:pStyle w:val="Heading1"/>
      </w:pPr>
      <w:bookmarkStart w:id="0" w:name="_Toc151588240"/>
      <w:bookmarkStart w:id="1" w:name="_GoBack"/>
      <w:bookmarkEnd w:id="1"/>
      <w:r w:rsidRPr="00B256B5">
        <w:t>DAFTAR PUSTAKA</w:t>
      </w:r>
      <w:bookmarkEnd w:id="0"/>
    </w:p>
    <w:p w14:paraId="5051AC31" w14:textId="77777777" w:rsidR="00A75C86" w:rsidRPr="00B256B5" w:rsidRDefault="00A75C86" w:rsidP="00A75C86"/>
    <w:p w14:paraId="07262317" w14:textId="5E9D41AB" w:rsidR="0054108F" w:rsidRPr="00B256B5" w:rsidRDefault="005D03E6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instrText xml:space="preserve">ADDIN Mendeley Bibliography CSL_BIBLIOGRAPHY </w:instrText>
      </w: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="0054108F" w:rsidRPr="00B256B5">
        <w:rPr>
          <w:rFonts w:ascii="Times New Roman" w:hAnsi="Times New Roman" w:cs="Times New Roman"/>
          <w:noProof/>
          <w:sz w:val="24"/>
          <w:szCs w:val="24"/>
        </w:rPr>
        <w:t>Agustini, F. (2019). Strategi Manajemen Sumber Daya Manusia. Medan: UISU Press.</w:t>
      </w:r>
    </w:p>
    <w:p w14:paraId="5D1CF050" w14:textId="77777777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Algifari. (2013). Statistika Induktif. Yogyakarta: UPP STIM YKPN.</w:t>
      </w:r>
    </w:p>
    <w:p w14:paraId="3A3C076D" w14:textId="584712B9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Ardiansyah, S., &amp; Asman, M. S. H. (2019). Rancang Bangun E-Commerce Toko Furniture. Jurnal Informatika, 8(1), 23–31. </w:t>
      </w:r>
    </w:p>
    <w:p w14:paraId="2BF5BCB0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Arranirti, I., &amp; Izatunnisa, R. (2018). Pengaruh Pemberian Insentif Dan Motivasi Kerja Terhadap Semangat Kerja Karyawan. Indonesian Journal Of Strategic Management, Vol.1, 33–34.</w:t>
      </w:r>
    </w:p>
    <w:p w14:paraId="0D54687C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Asnawi, M. A. (2019). Kinerja Karyawan Perseroan Terbatas : Studi Kasus Atas Pengaruh Fasilitas Kerja dan Karakteristik Pekerjaan. Gorontalo: Cv. Athra Samudra.</w:t>
      </w:r>
    </w:p>
    <w:p w14:paraId="78E2C5DE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Busro, M. (2018). Teori-Teori Manajemen Sumber Daya Manusia. Jakarta: Prenada Media.</w:t>
      </w:r>
    </w:p>
    <w:p w14:paraId="2ECDD15B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Candra, C., Satoso, A., &amp; Rizky, M. T. (2017). Perancangan mebel multifungsi untuk “Daily Treats” Surabaya. Jurnal Intra, 5(2), 322–331.</w:t>
      </w:r>
    </w:p>
    <w:p w14:paraId="28E565B4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Ghozali, I. (2018). Aplikasi Analisis Multivariate dengan Program IBM SPSS 25. Semarang: Universitas Diponegoro.</w:t>
      </w:r>
    </w:p>
    <w:p w14:paraId="037B7579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Hanura, N., Hartati, C. S., &amp; Wibomo, N. M. (2019). Analisis Pengaruh fasilitas Kerja, Lingkungan Kerja dan Disiplin Kerja Terhadap Semangat Kerja. Jurnal EMA – Jurnal Ekonomi Manajemen Akuntansi, Vol.6, 54–63.</w:t>
      </w:r>
    </w:p>
    <w:p w14:paraId="32565695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Hellen, Mintarti, S., &amp; Fitriadi. (2017). Pengaruh investasi dan tenaga kerja serta pengeluaran pemerintah terhadap pertumbuhan ekonomi serta kesempatan kerja. Journal Ekonomi, Vol.13, 28–38.</w:t>
      </w:r>
    </w:p>
    <w:p w14:paraId="354471BD" w14:textId="39A62DE8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Johansyah, J., &amp; Habibi, M. (2021). Pengaruh Iklim Organisasi Dan Pengembangan Karir Terhadap Semangat Kerja Karyawan Pada PT. Mahakam Energi Berkah. Jurnal Ekonomi &amp; Manajemen Indonesia, Vol.21, 96–111. </w:t>
      </w:r>
    </w:p>
    <w:p w14:paraId="1DCC30CF" w14:textId="373BF566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Jufrizen, J. (2021). Pengaruh Fasilitas Kerja Dan Disiplin Kerja Terhadap Kinerja Karyawan Melalui Motivasi Kerja. Jurnal Sains Manajemen, Vol.7, 35–54. </w:t>
      </w:r>
    </w:p>
    <w:p w14:paraId="3D79442D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Kastini, Erwinsyah, &amp; Raharjo, S. (2018). Pengaruh Kompensasi Dan Iklim Kerja Terhadap Semangat Kerja Pegawai Pada PT. Rimba Raya Lestari Di Kecamatan Loa Kulu. Jemi, Vol.18, 95–99.</w:t>
      </w:r>
    </w:p>
    <w:p w14:paraId="7039370E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Mujanah, S. (2019). Manajemen Kompensasi. Surabaya: CV. Putra Media Nusantara (PMN).</w:t>
      </w:r>
    </w:p>
    <w:p w14:paraId="5E020394" w14:textId="124214E9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Murtisaputra, E., &amp; Ratnasari, S. L. (2019). Pengaruh Lingkungan Kerja, Insentif, </w:t>
      </w:r>
      <w:r w:rsidRPr="00B256B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omunikasi Dan Senioritas Terhadap Semangat Kerja Karyawan. Jurnal Dimensi, Vol.7, 434–453. </w:t>
      </w:r>
    </w:p>
    <w:p w14:paraId="0E502966" w14:textId="77777777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Nitisemito, A. S. (2014). Manajemen Personalia. Jakarta: Ghalia Indonesia.</w:t>
      </w:r>
    </w:p>
    <w:p w14:paraId="3450DF5C" w14:textId="0C28F3BB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Nugroho, M. F. H. (2022). Pengaruh Insentif Finansial Dan Insentif Non Finansial Terhadap Kepuasan Kerja Pengemudi Mitra Gojek Komunitas Laskar Sasaji Bandung Area Ciliwung Pt Karya Anak Bangsa. Journal Competency of Business, Vol.5, 88–101. </w:t>
      </w:r>
    </w:p>
    <w:p w14:paraId="1D9593D5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Pangarso, A., Fajar Firdaus, F., &amp; K. Moeliono, N. (2016). Pengaruh Fasilitas Kerja Terhadap Kepuaasan Kerja Karyawan Divisi Sumber Daya Manusia dan Diklat PT. Dirgantara Indonesia. Jurnal Administrasi Bisnis, Vol.12, 50–62.</w:t>
      </w:r>
    </w:p>
    <w:p w14:paraId="0E5509D4" w14:textId="3237A08F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Priyono, &amp; Marnis. (20</w:t>
      </w:r>
      <w:r w:rsidR="0020056E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8). Manajemen Sumber Daya Manusia. Manajemen Sumber Daya Manusia. Sidoarjo: Zifatama Publisher. </w:t>
      </w:r>
    </w:p>
    <w:p w14:paraId="6F66CD60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Putra, E. (2018). Budaya Organisasi Terhadap Semangat Kerja Guru Pada MTs AL-Huda Pekanbaru. Riau Economics and Business Reviewe, Vol.9, 19.</w:t>
      </w:r>
    </w:p>
    <w:p w14:paraId="55E1C107" w14:textId="1BA32E86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Rahman, T. (2021). Pengaruh Iklim Kerja Dan Fasilitas Kerja Terhadap Semangat Kerja Karyawan Pada Pt.Zahra Karya Lestari Di Kabupaten Balangan. Jurnal PubBis, Vol.5, 147–160. </w:t>
      </w:r>
    </w:p>
    <w:p w14:paraId="50B70BC6" w14:textId="77777777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Ramdan, I. M. (2008). Higiene Industri. Yogyakarta: Penerbit Bimotry.</w:t>
      </w:r>
    </w:p>
    <w:p w14:paraId="194B89CB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Rifai’i, A. (2019). Pengaruh Komunikasi Dan Fasilitas Kerja Terhadap Kinerja Pegawai Kabupaten Sukabumi. Jurnal Ekonomedia, Vol.8, 1689–1699.</w:t>
      </w:r>
    </w:p>
    <w:p w14:paraId="01F1E294" w14:textId="5E3C7DDB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Rino, S. (2015). Pengaruh Kemampuan Dan Fasilitas Kerja Terhadap Produktivitas Kerja Karyawan Bagian Produksi Pada PT. Marita Makmur Jaya Kecamatan Rupat, Kabupaten Bengkalis. Jom FEKON, Vol.2, 1–12. </w:t>
      </w:r>
    </w:p>
    <w:p w14:paraId="378DF33A" w14:textId="51B516B8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Saputra, J., &amp; . S. (2020). Pengaruh Gaya Kepemimpinan Demokratis dan Iklim Kerja Terhadap Semangat Kerja Karyawan Pada PT. Sumatera Hakarindo Palembang. Jurnal Media Wahana Ekonomika, Vol.17, 140–153. </w:t>
      </w:r>
    </w:p>
    <w:p w14:paraId="5BB8B909" w14:textId="2AB74C56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auri, S. (20</w:t>
      </w:r>
      <w:r w:rsidR="0020056E">
        <w:rPr>
          <w:rFonts w:ascii="Times New Roman" w:hAnsi="Times New Roman" w:cs="Times New Roman"/>
          <w:noProof/>
          <w:sz w:val="24"/>
          <w:szCs w:val="24"/>
          <w:lang w:val="en-US"/>
        </w:rPr>
        <w:t>10</w:t>
      </w:r>
      <w:r w:rsidRPr="00B256B5">
        <w:rPr>
          <w:rFonts w:ascii="Times New Roman" w:hAnsi="Times New Roman" w:cs="Times New Roman"/>
          <w:noProof/>
          <w:sz w:val="24"/>
          <w:szCs w:val="24"/>
        </w:rPr>
        <w:t>). Akuntansi Kepribadian. Yogyakarta: Andi Offset.</w:t>
      </w:r>
    </w:p>
    <w:p w14:paraId="589F6B41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etiawan, N., Taufik, A., Wakhyuni, E., Setiawan, A., Asih, S., Rahayu, S., … Nasution, M. D. T. P. (2018). The effect of organizational commitment, work climate and career development toward employee’s work morale at universitas pembangunan panca budi. International Journal of Civil Engineering and Technology, Vol.9, 1171–1184.</w:t>
      </w:r>
    </w:p>
    <w:p w14:paraId="76E28669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etyaningsih, Y. (2018). Buku Ajar Higiene Lingkungan Industri. Higiene Lingkungan Industri. Semarang: FKM Undip Press.</w:t>
      </w:r>
    </w:p>
    <w:p w14:paraId="6B4B5644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inambela, L. P. (2016). Manajemen Sumber Daya Manusia. Jakarta: PT. Bumi Aksara.</w:t>
      </w:r>
    </w:p>
    <w:p w14:paraId="6541C700" w14:textId="79B54EC9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lastRenderedPageBreak/>
        <w:t>Sugiyono. (2016). Metode Penelitian Kuantitaf Kualitatif Dan R&amp;D. Bandung: Alfabeta.</w:t>
      </w:r>
    </w:p>
    <w:p w14:paraId="277C2AC3" w14:textId="77777777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uliyanto. (2018). Metode Penelitian Bisnis. Yogyakarta: Andi Offset.</w:t>
      </w:r>
    </w:p>
    <w:p w14:paraId="6181338F" w14:textId="2B357AB8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Suparjono, S. (2021). Pengaruh Insentif Dan Lingkungan Kerja Terhadap Semangat Kerja Pegawai Pada Biro Administrasi Umum Universitas Islam Neger (UIN) Sultan Syarif Kasim Riau. Bahtera Inovasi, Vol.3, 139–149. </w:t>
      </w:r>
    </w:p>
    <w:p w14:paraId="34A3E20C" w14:textId="77777777" w:rsidR="0054108F" w:rsidRPr="00B256B5" w:rsidRDefault="0054108F" w:rsidP="008C472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Supriadi, A. (2022). Manajemen Sumber Daya Manusia. Klaten: Tahta Media Group.</w:t>
      </w:r>
    </w:p>
    <w:p w14:paraId="0E23ABD2" w14:textId="3DB1B192" w:rsidR="0054108F" w:rsidRPr="00B256B5" w:rsidRDefault="0054108F" w:rsidP="0020056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 xml:space="preserve">Tambunan, A. P. (2018). Lingkungan Kerja Dan Kepuasan Kerja Karyawan: Suatu Tinjauan Teoretis. Jurnal Ilmiah Methonomi, Vol.4, 175–183. </w:t>
      </w:r>
    </w:p>
    <w:p w14:paraId="09835961" w14:textId="77777777" w:rsidR="0054108F" w:rsidRPr="00B256B5" w:rsidRDefault="0054108F" w:rsidP="0020056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W Enny, M. (2019). Manajemen Sumber Daya Manusia. Surabaya: UBHARA Manajemen Press.</w:t>
      </w:r>
    </w:p>
    <w:p w14:paraId="0F0899A9" w14:textId="64F607E0" w:rsidR="0054108F" w:rsidRPr="00B256B5" w:rsidRDefault="0054108F" w:rsidP="0020056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Wahyuliani, N. W., &amp; Suwandana, I. M. A. (2019). Pengaruh Insentif Jasa Pelayanan, Kepemimpinan dan Beban Kerja Terhadap Semangat Kerja Karyawan di RSUD Sanjiwani Gianyar. Jurnal Manajemen dan Bisnis Equilibrium, 5(2), 151–160.</w:t>
      </w:r>
    </w:p>
    <w:p w14:paraId="57FB9D71" w14:textId="77777777" w:rsidR="0054108F" w:rsidRPr="00B256B5" w:rsidRDefault="0054108F" w:rsidP="0020056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Widyaningrum, E. (2020). Monograf: Peran Semangat Kerja Karyawan Untuk Merubah Lingkungan Kerja Dan Kepemimpinan Transformasional: Dampaknya Pada Kinerja. Sidoarjo: Indomedia Pustaka.</w:t>
      </w:r>
    </w:p>
    <w:p w14:paraId="6AD3E8F7" w14:textId="77777777" w:rsidR="0054108F" w:rsidRPr="00B256B5" w:rsidRDefault="0054108F" w:rsidP="0054108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w:t>Wirawan. (2016). Budaya dan Iklim Organisasi. Jakarta: Salemba Empat.</w:t>
      </w:r>
    </w:p>
    <w:p w14:paraId="697024FA" w14:textId="606CB163" w:rsidR="00112798" w:rsidRPr="00B256B5" w:rsidRDefault="005D03E6" w:rsidP="0054108F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fldChar w:fldCharType="end"/>
      </w:r>
    </w:p>
    <w:p w14:paraId="4BEA9043" w14:textId="012DE216" w:rsidR="001325C1" w:rsidRPr="00B256B5" w:rsidRDefault="00112798" w:rsidP="0054108F">
      <w:pPr>
        <w:spacing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0DE5EF56" w14:textId="77777777" w:rsidR="001325C1" w:rsidRPr="00B256B5" w:rsidRDefault="001325C1" w:rsidP="001325C1">
      <w:pPr>
        <w:spacing w:after="240" w:line="240" w:lineRule="auto"/>
        <w:ind w:left="851" w:hanging="851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CE182A4" w14:textId="77777777" w:rsidR="001325C1" w:rsidRPr="00B256B5" w:rsidRDefault="001325C1" w:rsidP="001325C1">
      <w:pPr>
        <w:spacing w:after="24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B7FF619" w14:textId="77777777" w:rsidR="004426B0" w:rsidRPr="00B256B5" w:rsidRDefault="004426B0" w:rsidP="001325C1">
      <w:pPr>
        <w:spacing w:after="240" w:line="240" w:lineRule="auto"/>
        <w:rPr>
          <w:rFonts w:ascii="Times New Roman" w:hAnsi="Times New Roman" w:cs="Times New Roman"/>
          <w:b/>
          <w:sz w:val="144"/>
          <w:szCs w:val="144"/>
          <w:lang w:val="en-US"/>
        </w:rPr>
      </w:pPr>
    </w:p>
    <w:p w14:paraId="671EA55F" w14:textId="77777777" w:rsidR="004426B0" w:rsidRPr="00B256B5" w:rsidRDefault="004426B0" w:rsidP="001325C1">
      <w:pPr>
        <w:spacing w:after="240" w:line="240" w:lineRule="auto"/>
        <w:rPr>
          <w:rFonts w:ascii="Times New Roman" w:hAnsi="Times New Roman" w:cs="Times New Roman"/>
          <w:b/>
          <w:sz w:val="144"/>
          <w:szCs w:val="144"/>
          <w:lang w:val="en-US"/>
        </w:rPr>
      </w:pPr>
    </w:p>
    <w:p w14:paraId="14741FD3" w14:textId="771120A7" w:rsidR="001325C1" w:rsidRPr="00B256B5" w:rsidRDefault="001325C1" w:rsidP="002E398D">
      <w:pPr>
        <w:pStyle w:val="Heading1"/>
        <w:rPr>
          <w:lang w:val="en-US"/>
        </w:rPr>
      </w:pPr>
      <w:bookmarkStart w:id="2" w:name="_Toc151588241"/>
      <w:r w:rsidRPr="00B256B5">
        <w:rPr>
          <w:sz w:val="144"/>
          <w:szCs w:val="144"/>
          <w:lang w:val="en-US"/>
        </w:rPr>
        <w:t>LAMPIRAN</w:t>
      </w:r>
      <w:bookmarkEnd w:id="2"/>
    </w:p>
    <w:p w14:paraId="70CEC8E4" w14:textId="77777777" w:rsidR="00280A4E" w:rsidRDefault="00280A4E">
      <w:pPr>
        <w:spacing w:line="259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D4CACAC" w14:textId="26817A51" w:rsidR="00280A4E" w:rsidRPr="00280A4E" w:rsidRDefault="00280A4E">
      <w:pPr>
        <w:spacing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anchor distT="0" distB="0" distL="114300" distR="114300" simplePos="0" relativeHeight="251708416" behindDoc="0" locked="0" layoutInCell="1" allowOverlap="1" wp14:anchorId="5BDB1228" wp14:editId="4FE4A580">
            <wp:simplePos x="0" y="0"/>
            <wp:positionH relativeFrom="column">
              <wp:posOffset>-38100</wp:posOffset>
            </wp:positionH>
            <wp:positionV relativeFrom="paragraph">
              <wp:posOffset>272415</wp:posOffset>
            </wp:positionV>
            <wp:extent cx="4808220" cy="7895590"/>
            <wp:effectExtent l="0" t="0" r="0" b="0"/>
            <wp:wrapTopAndBottom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WhatsApp Image 2023-11-27 at 16.52.27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8220" cy="78955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</w:t>
      </w:r>
      <w:r w:rsidRPr="00280A4E">
        <w:rPr>
          <w:rFonts w:ascii="Times New Roman" w:hAnsi="Times New Roman" w:cs="Times New Roman"/>
          <w:b/>
          <w:bCs/>
          <w:sz w:val="24"/>
          <w:szCs w:val="24"/>
        </w:rPr>
        <w:t xml:space="preserve">ampiran </w:t>
      </w:r>
      <w:r w:rsidRPr="00280A4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1 </w:t>
      </w:r>
      <w:r w:rsidRPr="00280A4E">
        <w:rPr>
          <w:rFonts w:ascii="Times New Roman" w:hAnsi="Times New Roman" w:cs="Times New Roman"/>
          <w:b/>
          <w:bCs/>
          <w:sz w:val="24"/>
          <w:szCs w:val="24"/>
        </w:rPr>
        <w:t>Surat Izin Penelitian</w:t>
      </w:r>
    </w:p>
    <w:p w14:paraId="31CA5472" w14:textId="77777777" w:rsidR="00280A4E" w:rsidRDefault="00280A4E">
      <w:pPr>
        <w:spacing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80A4E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2 Surat Balasan Penelitian</w:t>
      </w:r>
    </w:p>
    <w:p w14:paraId="59DC0B9B" w14:textId="5A2C45EF" w:rsidR="00280A4E" w:rsidRPr="00280A4E" w:rsidRDefault="00280A4E">
      <w:pPr>
        <w:spacing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6F83D669" wp14:editId="1234AB1D">
            <wp:extent cx="5039995" cy="7411720"/>
            <wp:effectExtent l="0" t="0" r="825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WhatsApp Image 2023-11-27 at 16.52.25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11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80A4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80A4E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4742A05" w14:textId="5412AF0D" w:rsidR="00AA58C9" w:rsidRP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FA71CF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3</w:t>
      </w:r>
      <w:r w:rsidRPr="00FA71CF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Kuesioner</w:t>
      </w:r>
    </w:p>
    <w:p w14:paraId="58C842AD" w14:textId="71CBD9EC" w:rsidR="00AA58C9" w:rsidRPr="00B256B5" w:rsidRDefault="00AA58C9" w:rsidP="00AA58C9">
      <w:pPr>
        <w:pStyle w:val="Caption"/>
        <w:jc w:val="center"/>
        <w:rPr>
          <w:rFonts w:ascii="Times New Roman" w:eastAsia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ATA PENGANTAR KUESIONER</w:t>
      </w:r>
    </w:p>
    <w:p w14:paraId="156D4CAD" w14:textId="77777777" w:rsidR="002A6453" w:rsidRPr="00B256B5" w:rsidRDefault="002A6453" w:rsidP="002A6453">
      <w:pPr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Perihal</w:t>
      </w:r>
      <w:r w:rsidRPr="00B256B5">
        <w:rPr>
          <w:rFonts w:ascii="Times New Roman" w:hAnsi="Times New Roman" w:cs="Times New Roman"/>
          <w:sz w:val="24"/>
          <w:szCs w:val="24"/>
        </w:rPr>
        <w:tab/>
      </w:r>
      <w:r w:rsidRPr="00B256B5">
        <w:rPr>
          <w:rFonts w:ascii="Times New Roman" w:hAnsi="Times New Roman" w:cs="Times New Roman"/>
          <w:sz w:val="24"/>
          <w:szCs w:val="24"/>
        </w:rPr>
        <w:tab/>
      </w:r>
      <w:r w:rsidRPr="00B256B5">
        <w:rPr>
          <w:rFonts w:ascii="Times New Roman" w:hAnsi="Times New Roman" w:cs="Times New Roman"/>
          <w:sz w:val="24"/>
          <w:szCs w:val="24"/>
        </w:rPr>
        <w:tab/>
        <w:t>: Permohonan Pengisian Kuesioner</w:t>
      </w:r>
    </w:p>
    <w:p w14:paraId="72253920" w14:textId="559F7256" w:rsidR="002A6453" w:rsidRPr="00B256B5" w:rsidRDefault="002A6453" w:rsidP="002A6453">
      <w:pPr>
        <w:spacing w:line="240" w:lineRule="auto"/>
        <w:ind w:left="2268" w:hanging="2268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Judul Penelitian</w:t>
      </w:r>
      <w:r w:rsidRPr="00B256B5">
        <w:rPr>
          <w:rFonts w:ascii="Times New Roman" w:hAnsi="Times New Roman" w:cs="Times New Roman"/>
          <w:sz w:val="24"/>
          <w:szCs w:val="24"/>
        </w:rPr>
        <w:tab/>
        <w:t xml:space="preserve">: Pengaruh Fasilitas Kerja, Iklim Kerja </w:t>
      </w:r>
      <w:r w:rsidR="00733555" w:rsidRPr="00B256B5">
        <w:rPr>
          <w:rFonts w:ascii="Times New Roman" w:hAnsi="Times New Roman" w:cs="Times New Roman"/>
          <w:sz w:val="24"/>
          <w:szCs w:val="24"/>
        </w:rPr>
        <w:t>D</w:t>
      </w:r>
      <w:r w:rsidRPr="00B256B5">
        <w:rPr>
          <w:rFonts w:ascii="Times New Roman" w:hAnsi="Times New Roman" w:cs="Times New Roman"/>
          <w:sz w:val="24"/>
          <w:szCs w:val="24"/>
        </w:rPr>
        <w:t xml:space="preserve">an Insentif </w:t>
      </w:r>
      <w:r w:rsidR="00733555" w:rsidRPr="00B256B5">
        <w:rPr>
          <w:rFonts w:ascii="Times New Roman" w:hAnsi="Times New Roman" w:cs="Times New Roman"/>
          <w:sz w:val="24"/>
          <w:szCs w:val="24"/>
        </w:rPr>
        <w:t>T</w:t>
      </w:r>
      <w:r w:rsidRPr="00B256B5">
        <w:rPr>
          <w:rFonts w:ascii="Times New Roman" w:hAnsi="Times New Roman" w:cs="Times New Roman"/>
          <w:sz w:val="24"/>
          <w:szCs w:val="24"/>
        </w:rPr>
        <w:t>erhadap Semangat Kerja Karyawan Sinaras Karya Furniture di kota Tangerang</w:t>
      </w:r>
    </w:p>
    <w:p w14:paraId="190D816E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Kepada Yth,</w:t>
      </w:r>
    </w:p>
    <w:p w14:paraId="362B15BB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Bapak/Ibu/Sdr</w:t>
      </w:r>
    </w:p>
    <w:p w14:paraId="2DED6653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Di tempat</w:t>
      </w:r>
    </w:p>
    <w:p w14:paraId="077B4B42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002D2EF" w14:textId="77777777" w:rsidR="002A6453" w:rsidRPr="00B256B5" w:rsidRDefault="002A6453" w:rsidP="002A645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Dengan Hormat,</w:t>
      </w:r>
    </w:p>
    <w:p w14:paraId="2762D7E5" w14:textId="77777777" w:rsidR="002A6453" w:rsidRPr="00B256B5" w:rsidRDefault="002A6453" w:rsidP="002A645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ab/>
        <w:t>Dalam rangka menyelesaikan penelitian, saya Mahasiswa Fakultas Ekonomi dan Bisnis Universitas Pncasakti Tegal, memohon partisipasi dari saudara untuk mengisi kuesioner yang telah kami sediakan.</w:t>
      </w:r>
    </w:p>
    <w:p w14:paraId="16012118" w14:textId="77777777" w:rsidR="002A6453" w:rsidRPr="00B256B5" w:rsidRDefault="002A6453" w:rsidP="002A645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ab/>
        <w:t>Adapun data yang kami minta adalah sesuai dengan kondisi yang dirasakan saudara selama ini. Kami akan menjaga kerahasiaan karena data ini hanya untuk kepentingan penelitian.</w:t>
      </w:r>
    </w:p>
    <w:p w14:paraId="445F5256" w14:textId="77777777" w:rsidR="002A6453" w:rsidRPr="00B256B5" w:rsidRDefault="002A6453" w:rsidP="002A645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ab/>
        <w:t>Setiap jawanban yang diberikan merupakan bantuan yang tidak ternilai harganya bagi penelitian ini.</w:t>
      </w:r>
    </w:p>
    <w:p w14:paraId="17E68510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ab/>
        <w:t>Atas perhatian dan bantuannya , saya mengucapkan terima kasih.</w:t>
      </w:r>
    </w:p>
    <w:p w14:paraId="018B65CC" w14:textId="77777777" w:rsidR="002A6453" w:rsidRPr="00B256B5" w:rsidRDefault="002A6453" w:rsidP="002A645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CCF250" w14:textId="77777777" w:rsidR="002A6453" w:rsidRPr="00B256B5" w:rsidRDefault="002A6453" w:rsidP="002A6453">
      <w:pPr>
        <w:spacing w:line="240" w:lineRule="auto"/>
        <w:ind w:left="5040" w:firstLine="720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Tegal,</w:t>
      </w:r>
      <w:r w:rsidRPr="00B256B5">
        <w:rPr>
          <w:rFonts w:ascii="Times New Roman" w:hAnsi="Times New Roman" w:cs="Times New Roman"/>
          <w:sz w:val="24"/>
          <w:szCs w:val="24"/>
        </w:rPr>
        <w:tab/>
      </w:r>
      <w:r w:rsidRPr="00B256B5">
        <w:rPr>
          <w:rFonts w:ascii="Times New Roman" w:hAnsi="Times New Roman" w:cs="Times New Roman"/>
          <w:sz w:val="24"/>
          <w:szCs w:val="24"/>
        </w:rPr>
        <w:tab/>
        <w:t xml:space="preserve">    </w:t>
      </w:r>
    </w:p>
    <w:p w14:paraId="6078D189" w14:textId="77777777" w:rsidR="002A6453" w:rsidRPr="00B256B5" w:rsidRDefault="002A6453" w:rsidP="002A6453">
      <w:pPr>
        <w:spacing w:line="240" w:lineRule="auto"/>
        <w:ind w:left="5040" w:firstLine="720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>Hormat Saya,</w:t>
      </w:r>
    </w:p>
    <w:p w14:paraId="160B5E59" w14:textId="77777777" w:rsidR="002A6453" w:rsidRPr="00B256B5" w:rsidRDefault="002A6453" w:rsidP="002A64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2F2D2F" w14:textId="0E11B661" w:rsidR="002A6453" w:rsidRPr="00B256B5" w:rsidRDefault="002A6453" w:rsidP="002A6453">
      <w:pPr>
        <w:spacing w:line="480" w:lineRule="auto"/>
        <w:ind w:left="5040"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256B5">
        <w:rPr>
          <w:rFonts w:ascii="Times New Roman" w:hAnsi="Times New Roman" w:cs="Times New Roman"/>
          <w:b/>
          <w:sz w:val="24"/>
          <w:szCs w:val="24"/>
        </w:rPr>
        <w:t>Kiki Zulfa Nabila</w:t>
      </w:r>
    </w:p>
    <w:p w14:paraId="7DBB30A4" w14:textId="11460B47" w:rsidR="00112798" w:rsidRPr="00B256B5" w:rsidRDefault="00112798">
      <w:pPr>
        <w:spacing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3D008253" w14:textId="4BE94185" w:rsidR="00AA58C9" w:rsidRPr="00B256B5" w:rsidRDefault="00AA58C9" w:rsidP="00535049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</w:pPr>
      <w:bookmarkStart w:id="3" w:name="_Hlk151596291"/>
      <w:r w:rsidRPr="00B256B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>KUESIONER</w:t>
      </w:r>
    </w:p>
    <w:p w14:paraId="56BBF32F" w14:textId="2A495A37" w:rsidR="001325C1" w:rsidRPr="00B256B5" w:rsidRDefault="001325C1" w:rsidP="001325C1">
      <w:pPr>
        <w:widowControl w:val="0"/>
        <w:tabs>
          <w:tab w:val="center" w:pos="4073"/>
        </w:tabs>
        <w:autoSpaceDE w:val="0"/>
        <w:autoSpaceDN w:val="0"/>
        <w:spacing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b/>
          <w:sz w:val="24"/>
          <w:szCs w:val="24"/>
        </w:rPr>
        <w:t>PENGARUH</w:t>
      </w:r>
      <w:r w:rsidRPr="00B256B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E73F8A" w:rsidRPr="00B256B5">
        <w:rPr>
          <w:rFonts w:ascii="Times New Roman" w:hAnsi="Times New Roman" w:cs="Times New Roman"/>
          <w:b/>
          <w:sz w:val="24"/>
          <w:szCs w:val="24"/>
          <w:lang w:val="en-US"/>
        </w:rPr>
        <w:t>FASILITAS KERJA, IKLIM KERJA, DAN INSENTIF TERHADAP SEMANGAT KERJA KARYAWAN SINARAS KARYA FURNITURE DI KOTA TANGERANG</w:t>
      </w:r>
    </w:p>
    <w:p w14:paraId="036D3A87" w14:textId="6BB2D71C" w:rsidR="001325C1" w:rsidRPr="00B256B5" w:rsidRDefault="001325C1" w:rsidP="001325C1">
      <w:pPr>
        <w:widowControl w:val="0"/>
        <w:tabs>
          <w:tab w:val="center" w:pos="4073"/>
        </w:tabs>
        <w:autoSpaceDE w:val="0"/>
        <w:autoSpaceDN w:val="0"/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2F5B87CC" wp14:editId="581D00C1">
                <wp:simplePos x="0" y="0"/>
                <wp:positionH relativeFrom="column">
                  <wp:posOffset>-6985</wp:posOffset>
                </wp:positionH>
                <wp:positionV relativeFrom="paragraph">
                  <wp:posOffset>29845</wp:posOffset>
                </wp:positionV>
                <wp:extent cx="5031105" cy="0"/>
                <wp:effectExtent l="12065" t="10795" r="14605" b="8255"/>
                <wp:wrapNone/>
                <wp:docPr id="48" name="Straight Arrow Connector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031105" cy="0"/>
                        </a:xfrm>
                        <a:prstGeom prst="straightConnector1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shape w14:anchorId="0AF59EB3" id="Straight Arrow Connector 48" o:spid="_x0000_s1026" type="#_x0000_t32" style="position:absolute;margin-left:-.55pt;margin-top:2.35pt;width:396.15pt;height:0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" strokeweight="1pt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5756843" wp14:editId="264BEC7D">
                <wp:simplePos x="0" y="0"/>
                <wp:positionH relativeFrom="column">
                  <wp:posOffset>-6985</wp:posOffset>
                </wp:positionH>
                <wp:positionV relativeFrom="paragraph">
                  <wp:posOffset>106045</wp:posOffset>
                </wp:positionV>
                <wp:extent cx="5031105" cy="3175"/>
                <wp:effectExtent l="21590" t="20320" r="24130" b="24130"/>
                <wp:wrapNone/>
                <wp:docPr id="47" name="Connector: Elbow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5031105" cy="3175"/>
                        </a:xfrm>
                        <a:prstGeom prst="bentConnector3">
                          <a:avLst>
                            <a:gd name="adj1" fmla="val 49995"/>
                          </a:avLst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shapetype w14:anchorId="43B530B5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nector: Elbow 47" o:spid="_x0000_s1026" type="#_x0000_t34" style="position:absolute;margin-left:-.55pt;margin-top:8.35pt;width:396.15pt;height:.25pt;flip:y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" adj="10799" strokeweight="3pt"/>
            </w:pict>
          </mc:Fallback>
        </mc:AlternateContent>
      </w:r>
    </w:p>
    <w:p w14:paraId="75307247" w14:textId="4150FFB4" w:rsidR="001325C1" w:rsidRPr="00B256B5" w:rsidRDefault="001325C1" w:rsidP="004C61CF">
      <w:pPr>
        <w:widowControl w:val="0"/>
        <w:autoSpaceDE w:val="0"/>
        <w:autoSpaceDN w:val="0"/>
        <w:spacing w:line="240" w:lineRule="auto"/>
        <w:ind w:left="284" w:hanging="284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sz w:val="24"/>
          <w:szCs w:val="24"/>
        </w:rPr>
        <w:t>I. PETUNJUK PENGISIAN</w:t>
      </w:r>
    </w:p>
    <w:p w14:paraId="5E9CFEB5" w14:textId="77777777" w:rsidR="001325C1" w:rsidRPr="00B256B5" w:rsidRDefault="001325C1">
      <w:pPr>
        <w:pStyle w:val="ListParagraph"/>
        <w:widowControl w:val="0"/>
        <w:numPr>
          <w:ilvl w:val="0"/>
          <w:numId w:val="52"/>
        </w:numPr>
        <w:autoSpaceDE w:val="0"/>
        <w:autoSpaceDN w:val="0"/>
        <w:spacing w:after="0" w:line="240" w:lineRule="auto"/>
        <w:ind w:left="426" w:hanging="28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</w:rPr>
        <w:t>Kepada Bapak/Ibu/Sdr/i diharapkan untuk menjawab seluruh pertanyaan yang ada dengan jujur  dan sebenarnya.</w:t>
      </w:r>
    </w:p>
    <w:p w14:paraId="47E45BC4" w14:textId="77777777" w:rsidR="001325C1" w:rsidRPr="00B256B5" w:rsidRDefault="001325C1">
      <w:pPr>
        <w:pStyle w:val="ListParagraph"/>
        <w:widowControl w:val="0"/>
        <w:numPr>
          <w:ilvl w:val="0"/>
          <w:numId w:val="52"/>
        </w:numPr>
        <w:autoSpaceDE w:val="0"/>
        <w:autoSpaceDN w:val="0"/>
        <w:spacing w:after="0" w:line="240" w:lineRule="auto"/>
        <w:ind w:left="426" w:hanging="28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</w:rPr>
        <w:t>Berilah tanda ( √ ) pada kolom yang tersedia dan pilih salah satu jawaban sesuai dengan keadaan yang sebenarnya.</w:t>
      </w:r>
    </w:p>
    <w:p w14:paraId="1EA14B44" w14:textId="77777777" w:rsidR="001325C1" w:rsidRPr="00B256B5" w:rsidRDefault="001325C1">
      <w:pPr>
        <w:pStyle w:val="ListParagraph"/>
        <w:widowControl w:val="0"/>
        <w:numPr>
          <w:ilvl w:val="0"/>
          <w:numId w:val="52"/>
        </w:numPr>
        <w:autoSpaceDE w:val="0"/>
        <w:autoSpaceDN w:val="0"/>
        <w:spacing w:after="0" w:line="240" w:lineRule="auto"/>
        <w:ind w:left="426" w:hanging="28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</w:rPr>
        <w:t>Ada 5 (lima) altematif jawaban yaitu</w:t>
      </w:r>
    </w:p>
    <w:p w14:paraId="2CD13A1C" w14:textId="77777777" w:rsidR="001325C1" w:rsidRPr="00B256B5" w:rsidRDefault="001325C1" w:rsidP="001325C1">
      <w:pPr>
        <w:pStyle w:val="ListParagraph"/>
        <w:widowControl w:val="0"/>
        <w:autoSpaceDE w:val="0"/>
        <w:autoSpaceDN w:val="0"/>
        <w:ind w:left="426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Light1"/>
        <w:tblW w:w="0" w:type="auto"/>
        <w:jc w:val="center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84"/>
        <w:gridCol w:w="2552"/>
        <w:gridCol w:w="1559"/>
      </w:tblGrid>
      <w:tr w:rsidR="001325C1" w:rsidRPr="00B256B5" w14:paraId="153DD80A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AF05CE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  <w:rPr>
                <w:b/>
              </w:rPr>
            </w:pPr>
            <w:r w:rsidRPr="00B256B5">
              <w:rPr>
                <w:b/>
              </w:rPr>
              <w:t>Simbol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7EB488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  <w:rPr>
                <w:b/>
              </w:rPr>
            </w:pPr>
            <w:r w:rsidRPr="00B256B5">
              <w:rPr>
                <w:b/>
              </w:rPr>
              <w:t>Kategori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E0B99F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  <w:rPr>
                <w:b/>
              </w:rPr>
            </w:pPr>
            <w:r w:rsidRPr="00B256B5">
              <w:rPr>
                <w:b/>
              </w:rPr>
              <w:t>Nilai Bobot</w:t>
            </w:r>
          </w:p>
        </w:tc>
      </w:tr>
      <w:tr w:rsidR="001325C1" w:rsidRPr="00B256B5" w14:paraId="47AFB0E6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95B1DB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64"/>
              <w:jc w:val="center"/>
            </w:pPr>
            <w:r w:rsidRPr="00B256B5">
              <w:t>SS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D4D735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Sangat Setuju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50CC05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5</w:t>
            </w:r>
          </w:p>
        </w:tc>
      </w:tr>
      <w:tr w:rsidR="001325C1" w:rsidRPr="00B256B5" w14:paraId="3B52A0D2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2237E1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64"/>
              <w:jc w:val="center"/>
            </w:pPr>
            <w:r w:rsidRPr="00B256B5">
              <w:t>S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C681CA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Setuju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6DEE0F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4</w:t>
            </w:r>
          </w:p>
        </w:tc>
      </w:tr>
      <w:tr w:rsidR="001325C1" w:rsidRPr="00B256B5" w14:paraId="53A9CC54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F07D4A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64"/>
              <w:jc w:val="center"/>
            </w:pPr>
            <w:r w:rsidRPr="00B256B5">
              <w:t>N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037A65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Netral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7B2792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3</w:t>
            </w:r>
          </w:p>
        </w:tc>
      </w:tr>
      <w:tr w:rsidR="001325C1" w:rsidRPr="00B256B5" w14:paraId="39E7A1A3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108683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64"/>
              <w:jc w:val="center"/>
            </w:pPr>
            <w:r w:rsidRPr="00B256B5">
              <w:t>TS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051AD1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Tidak Setuju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E2ABDA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2</w:t>
            </w:r>
          </w:p>
        </w:tc>
      </w:tr>
      <w:tr w:rsidR="001325C1" w:rsidRPr="00B256B5" w14:paraId="22F5ED3D" w14:textId="77777777" w:rsidTr="001325C1">
        <w:trPr>
          <w:jc w:val="center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30C315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64"/>
              <w:jc w:val="center"/>
            </w:pPr>
            <w:r w:rsidRPr="00B256B5">
              <w:t>STS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B8C071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Sangat Tidak Setuju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BB714A" w14:textId="77777777" w:rsidR="001325C1" w:rsidRPr="00B256B5" w:rsidRDefault="001325C1">
            <w:pPr>
              <w:pStyle w:val="ListParagraph"/>
              <w:widowControl w:val="0"/>
              <w:autoSpaceDE w:val="0"/>
              <w:autoSpaceDN w:val="0"/>
              <w:spacing w:line="240" w:lineRule="auto"/>
              <w:ind w:left="0"/>
              <w:jc w:val="center"/>
            </w:pPr>
            <w:r w:rsidRPr="00B256B5">
              <w:t>1</w:t>
            </w:r>
          </w:p>
        </w:tc>
      </w:tr>
    </w:tbl>
    <w:p w14:paraId="76EE6E7D" w14:textId="77777777" w:rsidR="004C61CF" w:rsidRPr="00B256B5" w:rsidRDefault="004C61CF">
      <w:pPr>
        <w:pStyle w:val="ListParagraph"/>
        <w:widowControl w:val="0"/>
        <w:numPr>
          <w:ilvl w:val="0"/>
          <w:numId w:val="53"/>
        </w:numPr>
        <w:autoSpaceDE w:val="0"/>
        <w:autoSpaceDN w:val="0"/>
        <w:spacing w:after="0" w:line="240" w:lineRule="auto"/>
        <w:ind w:left="567" w:hanging="283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</w:rPr>
        <w:t>Jenis Kelamin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:</w:t>
      </w:r>
    </w:p>
    <w:p w14:paraId="3411984A" w14:textId="0B2BBE58" w:rsidR="004C61CF" w:rsidRPr="00B256B5" w:rsidRDefault="004C61CF" w:rsidP="004C61CF">
      <w:pPr>
        <w:pStyle w:val="ListParagraph"/>
        <w:widowControl w:val="0"/>
        <w:autoSpaceDE w:val="0"/>
        <w:autoSpaceDN w:val="0"/>
        <w:spacing w:line="240" w:lineRule="auto"/>
        <w:ind w:left="567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4622453A" wp14:editId="60FC9B3E">
                <wp:simplePos x="0" y="0"/>
                <wp:positionH relativeFrom="column">
                  <wp:posOffset>476250</wp:posOffset>
                </wp:positionH>
                <wp:positionV relativeFrom="paragraph">
                  <wp:posOffset>147955</wp:posOffset>
                </wp:positionV>
                <wp:extent cx="352425" cy="228600"/>
                <wp:effectExtent l="0" t="0" r="28575" b="19050"/>
                <wp:wrapNone/>
                <wp:docPr id="81" name="Rectangle 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3215BB25" id="Rectangle 81" o:spid="_x0000_s1026" style="position:absolute;margin-left:37.5pt;margin-top:11.65pt;width:27.75pt;height:18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2399553" wp14:editId="0D36114F">
                <wp:simplePos x="0" y="0"/>
                <wp:positionH relativeFrom="column">
                  <wp:posOffset>2257425</wp:posOffset>
                </wp:positionH>
                <wp:positionV relativeFrom="paragraph">
                  <wp:posOffset>147955</wp:posOffset>
                </wp:positionV>
                <wp:extent cx="352425" cy="228600"/>
                <wp:effectExtent l="0" t="0" r="28575" b="19050"/>
                <wp:wrapNone/>
                <wp:docPr id="82" name="Rectangle 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4541E387" id="Rectangle 82" o:spid="_x0000_s1026" style="position:absolute;margin-left:177.75pt;margin-top:11.65pt;width:27.75pt;height:18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"/>
            </w:pict>
          </mc:Fallback>
        </mc:AlternateConten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</w:p>
    <w:p w14:paraId="4407FAF8" w14:textId="42C4E9F0" w:rsidR="004C61CF" w:rsidRPr="00B256B5" w:rsidRDefault="004C61CF" w:rsidP="004C61CF">
      <w:pPr>
        <w:pStyle w:val="ListParagraph"/>
        <w:widowControl w:val="0"/>
        <w:autoSpaceDE w:val="0"/>
        <w:autoSpaceDN w:val="0"/>
        <w:spacing w:line="360" w:lineRule="auto"/>
        <w:ind w:left="567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Laki-laki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  <w:t>Perempuan</w:t>
      </w:r>
    </w:p>
    <w:p w14:paraId="0133E107" w14:textId="7AB6E33B" w:rsidR="004C61CF" w:rsidRPr="00B256B5" w:rsidRDefault="004C61CF">
      <w:pPr>
        <w:pStyle w:val="ListParagraph"/>
        <w:widowControl w:val="0"/>
        <w:numPr>
          <w:ilvl w:val="0"/>
          <w:numId w:val="53"/>
        </w:numPr>
        <w:autoSpaceDE w:val="0"/>
        <w:autoSpaceDN w:val="0"/>
        <w:spacing w:after="0" w:line="360" w:lineRule="auto"/>
        <w:ind w:left="567" w:hanging="283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2BC6A521" wp14:editId="4041D3CD">
                <wp:simplePos x="0" y="0"/>
                <wp:positionH relativeFrom="column">
                  <wp:posOffset>504825</wp:posOffset>
                </wp:positionH>
                <wp:positionV relativeFrom="paragraph">
                  <wp:posOffset>233680</wp:posOffset>
                </wp:positionV>
                <wp:extent cx="352425" cy="228600"/>
                <wp:effectExtent l="0" t="0" r="28575" b="19050"/>
                <wp:wrapNone/>
                <wp:docPr id="80" name="Rectangle 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16CC8C80" id="Rectangle 80" o:spid="_x0000_s1026" style="position:absolute;margin-left:39.75pt;margin-top:18.4pt;width:27.75pt;height:18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"/>
            </w:pict>
          </mc:Fallback>
        </mc:AlternateConten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Usia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157F3059" w14:textId="589C2EA9" w:rsidR="004C61CF" w:rsidRPr="00B256B5" w:rsidRDefault="004C61CF" w:rsidP="004C61CF">
      <w:pPr>
        <w:widowControl w:val="0"/>
        <w:autoSpaceDE w:val="0"/>
        <w:autoSpaceDN w:val="0"/>
        <w:spacing w:line="360" w:lineRule="auto"/>
        <w:ind w:left="1418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318BDC5E" wp14:editId="72FDCF76">
                <wp:simplePos x="0" y="0"/>
                <wp:positionH relativeFrom="column">
                  <wp:posOffset>2303145</wp:posOffset>
                </wp:positionH>
                <wp:positionV relativeFrom="paragraph">
                  <wp:posOffset>358140</wp:posOffset>
                </wp:positionV>
                <wp:extent cx="352425" cy="228600"/>
                <wp:effectExtent l="0" t="0" r="28575" b="19050"/>
                <wp:wrapNone/>
                <wp:docPr id="78" name="Rectangle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28ED449" id="Rectangle 78" o:spid="_x0000_s1026" style="position:absolute;margin-left:181.35pt;margin-top:28.2pt;width:27.75pt;height:18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D91D817" wp14:editId="0DA75220">
                <wp:simplePos x="0" y="0"/>
                <wp:positionH relativeFrom="column">
                  <wp:posOffset>504825</wp:posOffset>
                </wp:positionH>
                <wp:positionV relativeFrom="paragraph">
                  <wp:posOffset>304800</wp:posOffset>
                </wp:positionV>
                <wp:extent cx="352425" cy="228600"/>
                <wp:effectExtent l="0" t="0" r="28575" b="19050"/>
                <wp:wrapNone/>
                <wp:docPr id="77" name="Rectangle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BB1A298" id="Rectangle 77" o:spid="_x0000_s1026" style="position:absolute;margin-left:39.75pt;margin-top:24pt;width:27.75pt;height:18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7EB99B68" wp14:editId="18DAA0D1">
                <wp:simplePos x="0" y="0"/>
                <wp:positionH relativeFrom="column">
                  <wp:posOffset>2286000</wp:posOffset>
                </wp:positionH>
                <wp:positionV relativeFrom="paragraph">
                  <wp:posOffset>10795</wp:posOffset>
                </wp:positionV>
                <wp:extent cx="352425" cy="228600"/>
                <wp:effectExtent l="0" t="0" r="28575" b="19050"/>
                <wp:wrapNone/>
                <wp:docPr id="79" name="Rectangl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1A155FCE" id="Rectangle 79" o:spid="_x0000_s1026" style="position:absolute;margin-left:180pt;margin-top:.85pt;width:27.75pt;height:18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"/>
            </w:pict>
          </mc:Fallback>
        </mc:AlternateConten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20 - 30 Tahun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>31 - 40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 xml:space="preserve"> Tahun</w:t>
      </w:r>
    </w:p>
    <w:p w14:paraId="661A7EB0" w14:textId="6A201332" w:rsidR="004C61CF" w:rsidRPr="00B256B5" w:rsidRDefault="004C61CF" w:rsidP="004C61CF">
      <w:pPr>
        <w:widowControl w:val="0"/>
        <w:autoSpaceDE w:val="0"/>
        <w:autoSpaceDN w:val="0"/>
        <w:spacing w:line="360" w:lineRule="auto"/>
        <w:ind w:left="1418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>41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>5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0 Tahun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>&gt;50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 xml:space="preserve"> Tahun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217B228C" w14:textId="2C1FA675" w:rsidR="004C61CF" w:rsidRPr="00B256B5" w:rsidRDefault="004C61CF">
      <w:pPr>
        <w:pStyle w:val="ListParagraph"/>
        <w:widowControl w:val="0"/>
        <w:numPr>
          <w:ilvl w:val="0"/>
          <w:numId w:val="53"/>
        </w:numPr>
        <w:autoSpaceDE w:val="0"/>
        <w:autoSpaceDN w:val="0"/>
        <w:spacing w:after="0" w:line="360" w:lineRule="auto"/>
        <w:ind w:left="567" w:hanging="283"/>
        <w:rPr>
          <w:rFonts w:ascii="Times New Roman" w:eastAsia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3F1BD14F" wp14:editId="02647007">
                <wp:simplePos x="0" y="0"/>
                <wp:positionH relativeFrom="column">
                  <wp:posOffset>2287905</wp:posOffset>
                </wp:positionH>
                <wp:positionV relativeFrom="paragraph">
                  <wp:posOffset>258445</wp:posOffset>
                </wp:positionV>
                <wp:extent cx="352425" cy="228600"/>
                <wp:effectExtent l="0" t="0" r="28575" b="19050"/>
                <wp:wrapNone/>
                <wp:docPr id="76" name="Rectangle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792B357B" id="Rectangle 76" o:spid="_x0000_s1026" style="position:absolute;margin-left:180.15pt;margin-top:20.35pt;width:27.75pt;height:18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29398D35" wp14:editId="292EA56C">
                <wp:simplePos x="0" y="0"/>
                <wp:positionH relativeFrom="column">
                  <wp:posOffset>502920</wp:posOffset>
                </wp:positionH>
                <wp:positionV relativeFrom="paragraph">
                  <wp:posOffset>256540</wp:posOffset>
                </wp:positionV>
                <wp:extent cx="352425" cy="228600"/>
                <wp:effectExtent l="0" t="0" r="28575" b="19050"/>
                <wp:wrapNone/>
                <wp:docPr id="75" name="Rectangle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FA8E51A" id="Rectangle 75" o:spid="_x0000_s1026" style="position:absolute;margin-left:39.6pt;margin-top:20.2pt;width:27.75pt;height:18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"/>
            </w:pict>
          </mc:Fallback>
        </mc:AlternateConten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Pendidikan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7A8E8C60" w14:textId="7C26E299" w:rsidR="004C61CF" w:rsidRPr="00B256B5" w:rsidRDefault="004C61CF" w:rsidP="004C61CF">
      <w:pPr>
        <w:widowControl w:val="0"/>
        <w:autoSpaceDE w:val="0"/>
        <w:autoSpaceDN w:val="0"/>
        <w:spacing w:line="480" w:lineRule="auto"/>
        <w:ind w:left="1418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1FEAE500" wp14:editId="12351BFB">
                <wp:simplePos x="0" y="0"/>
                <wp:positionH relativeFrom="column">
                  <wp:posOffset>2305050</wp:posOffset>
                </wp:positionH>
                <wp:positionV relativeFrom="paragraph">
                  <wp:posOffset>334645</wp:posOffset>
                </wp:positionV>
                <wp:extent cx="352425" cy="228600"/>
                <wp:effectExtent l="0" t="0" r="28575" b="19050"/>
                <wp:wrapNone/>
                <wp:docPr id="74" name="Rectangle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26A2E5D3" id="Rectangle 74" o:spid="_x0000_s1026" style="position:absolute;margin-left:181.5pt;margin-top:26.35pt;width:27.75pt;height:18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"/>
            </w:pict>
          </mc:Fallback>
        </mc:AlternateContent>
      </w: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15FF410" wp14:editId="18BF07AB">
                <wp:simplePos x="0" y="0"/>
                <wp:positionH relativeFrom="column">
                  <wp:posOffset>485775</wp:posOffset>
                </wp:positionH>
                <wp:positionV relativeFrom="paragraph">
                  <wp:posOffset>319405</wp:posOffset>
                </wp:positionV>
                <wp:extent cx="352425" cy="228600"/>
                <wp:effectExtent l="0" t="0" r="28575" b="19050"/>
                <wp:wrapNone/>
                <wp:docPr id="73" name="Rectangle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F796183" id="Rectangle 73" o:spid="_x0000_s1026" style="position:absolute;margin-left:38.25pt;margin-top:25.15pt;width:27.75pt;height:18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"/>
            </w:pict>
          </mc:Fallback>
        </mc:AlternateConten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SLTA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  <w:t>/Sederajat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D3/Diploma</w:t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S1/Strata 1</w:t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eastAsia="Times New Roman" w:hAnsi="Times New Roman" w:cs="Times New Roman"/>
          <w:sz w:val="24"/>
          <w:szCs w:val="24"/>
        </w:rPr>
        <w:t>S2</w:t>
      </w:r>
    </w:p>
    <w:p w14:paraId="49AC28D3" w14:textId="77777777" w:rsidR="004C61CF" w:rsidRPr="00B256B5" w:rsidRDefault="004C61CF">
      <w:pPr>
        <w:pStyle w:val="ListParagraph"/>
        <w:numPr>
          <w:ilvl w:val="0"/>
          <w:numId w:val="53"/>
        </w:numPr>
        <w:spacing w:after="240" w:line="240" w:lineRule="auto"/>
        <w:ind w:left="567" w:hanging="283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sz w:val="24"/>
          <w:szCs w:val="24"/>
          <w:lang w:val="en-US"/>
        </w:rPr>
        <w:t xml:space="preserve">Lama </w:t>
      </w:r>
      <w:proofErr w:type="spellStart"/>
      <w:r w:rsidRPr="00B256B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</w:p>
    <w:p w14:paraId="6CA6FA7F" w14:textId="77777777" w:rsidR="004C61CF" w:rsidRPr="00B256B5" w:rsidRDefault="004C61CF" w:rsidP="004C61CF">
      <w:pPr>
        <w:pStyle w:val="ListParagraph"/>
        <w:spacing w:after="240" w:line="24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5CE4BDCA" w14:textId="51C2BC24" w:rsidR="004C61CF" w:rsidRPr="00B256B5" w:rsidRDefault="00A75261" w:rsidP="004C61CF">
      <w:pPr>
        <w:pStyle w:val="ListParagraph"/>
        <w:spacing w:after="240" w:line="24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0379E90E" wp14:editId="712C1C6E">
                <wp:simplePos x="0" y="0"/>
                <wp:positionH relativeFrom="column">
                  <wp:posOffset>2280920</wp:posOffset>
                </wp:positionH>
                <wp:positionV relativeFrom="paragraph">
                  <wp:posOffset>4445</wp:posOffset>
                </wp:positionV>
                <wp:extent cx="352425" cy="228600"/>
                <wp:effectExtent l="0" t="0" r="28575" b="19050"/>
                <wp:wrapNone/>
                <wp:docPr id="69" name="Rectangle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B57105C" id="Rectangle 69" o:spid="_x0000_s1026" style="position:absolute;margin-left:179.6pt;margin-top:.35pt;width:27.75pt;height:18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"/>
            </w:pict>
          </mc:Fallback>
        </mc:AlternateContent>
      </w:r>
      <w:r w:rsidR="004C61CF"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38090BEC" wp14:editId="2038902D">
                <wp:simplePos x="0" y="0"/>
                <wp:positionH relativeFrom="column">
                  <wp:posOffset>382905</wp:posOffset>
                </wp:positionH>
                <wp:positionV relativeFrom="paragraph">
                  <wp:posOffset>6985</wp:posOffset>
                </wp:positionV>
                <wp:extent cx="352425" cy="228600"/>
                <wp:effectExtent l="0" t="0" r="28575" b="19050"/>
                <wp:wrapNone/>
                <wp:docPr id="71" name="Rectangle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EB2C91B" id="Rectangle 71" o:spid="_x0000_s1026" style="position:absolute;margin-left:30.15pt;margin-top:.55pt;width:27.75pt;height:18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"/>
            </w:pict>
          </mc:Fallback>
        </mc:AlternateContent>
      </w:r>
      <w:r w:rsidR="004C61CF"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="004C61CF" w:rsidRPr="00B256B5">
        <w:rPr>
          <w:rFonts w:ascii="Times New Roman" w:hAnsi="Times New Roman" w:cs="Times New Roman"/>
          <w:sz w:val="24"/>
          <w:szCs w:val="24"/>
          <w:lang w:val="en-US"/>
        </w:rPr>
        <w:tab/>
        <w:t xml:space="preserve">1 - 5 </w:t>
      </w:r>
      <w:proofErr w:type="spellStart"/>
      <w:r w:rsidR="004C61CF" w:rsidRPr="00B256B5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  <w:t xml:space="preserve">&gt; 10 </w:t>
      </w:r>
      <w:proofErr w:type="spellStart"/>
      <w:r w:rsidRPr="00B256B5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</w:p>
    <w:p w14:paraId="4E51DEB3" w14:textId="40FD556B" w:rsidR="004C61CF" w:rsidRPr="00B256B5" w:rsidRDefault="004C61CF" w:rsidP="004C61CF">
      <w:pPr>
        <w:pStyle w:val="ListParagraph"/>
        <w:spacing w:after="240" w:line="24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4E1B2C28" wp14:editId="6484BE3B">
                <wp:simplePos x="0" y="0"/>
                <wp:positionH relativeFrom="column">
                  <wp:posOffset>384175</wp:posOffset>
                </wp:positionH>
                <wp:positionV relativeFrom="paragraph">
                  <wp:posOffset>146050</wp:posOffset>
                </wp:positionV>
                <wp:extent cx="352425" cy="228600"/>
                <wp:effectExtent l="0" t="0" r="28575" b="19050"/>
                <wp:wrapNone/>
                <wp:docPr id="70" name="Rectangle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52425" cy="228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rect w14:anchorId="5C343AFC" id="Rectangle 70" o:spid="_x0000_s1026" style="position:absolute;margin-left:30.25pt;margin-top:11.5pt;width:27.75pt;height:18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"/>
            </w:pict>
          </mc:Fallback>
        </mc:AlternateContent>
      </w:r>
    </w:p>
    <w:p w14:paraId="5EBBEAE3" w14:textId="36B89BDA" w:rsidR="001325C1" w:rsidRPr="00B256B5" w:rsidRDefault="004C61CF" w:rsidP="004C61CF">
      <w:pPr>
        <w:pStyle w:val="ListParagraph"/>
        <w:spacing w:after="240" w:line="24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  <w:t xml:space="preserve">6 - 10 </w:t>
      </w:r>
      <w:proofErr w:type="spellStart"/>
      <w:r w:rsidRPr="00B256B5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B256B5">
        <w:rPr>
          <w:rFonts w:ascii="Times New Roman" w:hAnsi="Times New Roman" w:cs="Times New Roman"/>
          <w:sz w:val="24"/>
          <w:szCs w:val="24"/>
          <w:lang w:val="en-US"/>
        </w:rPr>
        <w:tab/>
      </w:r>
    </w:p>
    <w:tbl>
      <w:tblPr>
        <w:tblStyle w:val="TableGrid"/>
        <w:tblpPr w:leftFromText="180" w:rightFromText="180" w:vertAnchor="page" w:horzAnchor="page" w:tblpX="1813" w:tblpY="2821"/>
        <w:tblW w:w="9501" w:type="dxa"/>
        <w:tblLook w:val="04A0" w:firstRow="1" w:lastRow="0" w:firstColumn="1" w:lastColumn="0" w:noHBand="0" w:noVBand="1"/>
      </w:tblPr>
      <w:tblGrid>
        <w:gridCol w:w="800"/>
        <w:gridCol w:w="5154"/>
        <w:gridCol w:w="709"/>
        <w:gridCol w:w="709"/>
        <w:gridCol w:w="709"/>
        <w:gridCol w:w="708"/>
        <w:gridCol w:w="712"/>
      </w:tblGrid>
      <w:tr w:rsidR="008F43FE" w:rsidRPr="00B256B5" w14:paraId="5F97840D" w14:textId="77777777" w:rsidTr="00527949">
        <w:tc>
          <w:tcPr>
            <w:tcW w:w="8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C90CB2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No</w:t>
            </w:r>
          </w:p>
        </w:tc>
        <w:tc>
          <w:tcPr>
            <w:tcW w:w="51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F8E75F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3547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D11821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awaban</w:t>
            </w:r>
          </w:p>
        </w:tc>
      </w:tr>
      <w:tr w:rsidR="008F43FE" w:rsidRPr="00B256B5" w14:paraId="1BA0A80A" w14:textId="77777777" w:rsidTr="00527949">
        <w:tc>
          <w:tcPr>
            <w:tcW w:w="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B1CD4C" w14:textId="77777777" w:rsidR="008F43FE" w:rsidRPr="00B256B5" w:rsidRDefault="008F43FE" w:rsidP="008F43F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DD00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C15F5A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73C0E1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BB78FD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1D687C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3E5070" w14:textId="77777777" w:rsidR="008F43FE" w:rsidRPr="00B256B5" w:rsidRDefault="008F43FE" w:rsidP="0088489E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</w:tc>
      </w:tr>
      <w:tr w:rsidR="008F43FE" w:rsidRPr="00B256B5" w14:paraId="328AF494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5B48D1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057B2E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professional dalam menyelesaikan pekerja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5353E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C7781F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5832F9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86214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C7A17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54037A63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D5A623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53546B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tidak pernah menunda pekerja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A868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68CED2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D35B4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2937B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0AEE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53CF3560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7AFBF6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0D799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bekerja cepat apabila diawasi oleh atas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BCA26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86C4CF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390B18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6B8603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010951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6DD2BC2A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3F929E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E8A312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tidak pernah melakukan cuti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4C40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A210BF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94A20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4D863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1D41A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0059A6B3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89857A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D27AA7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tidak pernah alf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B830A2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2E9A2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DBD7AE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DF313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92D09C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734AF971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5CD315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1A8CFF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Saya tidak pernah absen karena sakit.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9FD59D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D2C177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54B0BA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0C6F6B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B16EA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4F2177E3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051E6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62A320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merasa puas dengan hasil pekerjaan yang saya kerjak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18A97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290AFA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96D1C5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A27D7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7429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4CB1AE7F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116AE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FFB8A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merasa tenang dalam bekerj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186F1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2B306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AE777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FE847E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D9B76" w14:textId="77777777" w:rsidR="008F43FE" w:rsidRPr="00B256B5" w:rsidRDefault="008F43FE" w:rsidP="008F43F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4C87C0A7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80138E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7B0B1F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merasa aman dan nyaman dalam bekerj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68A9C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08785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BD51A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EB33D8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30A071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F43FE" w:rsidRPr="00B256B5" w14:paraId="346A9262" w14:textId="77777777" w:rsidTr="00527949">
        <w:tc>
          <w:tcPr>
            <w:tcW w:w="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F6A9F4" w14:textId="77777777" w:rsidR="008F43FE" w:rsidRPr="00B256B5" w:rsidRDefault="008F43FE">
            <w:pPr>
              <w:pStyle w:val="ListParagraph"/>
              <w:numPr>
                <w:ilvl w:val="0"/>
                <w:numId w:val="50"/>
              </w:numPr>
              <w:spacing w:line="360" w:lineRule="auto"/>
              <w:ind w:left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E29C9B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aya memiliki hubungan yang harmonis kepada atasan dan sesama karyaw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EAB2B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1967B0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ABA753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3EF392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12E868" w14:textId="77777777" w:rsidR="008F43FE" w:rsidRPr="00B256B5" w:rsidRDefault="008F43FE" w:rsidP="008F43FE">
            <w:pPr>
              <w:spacing w:after="16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5C7FD1F" w14:textId="6E86017A" w:rsidR="00504EEE" w:rsidRPr="00B256B5" w:rsidRDefault="001325C1">
      <w:pPr>
        <w:pStyle w:val="ListParagraph"/>
        <w:numPr>
          <w:ilvl w:val="3"/>
          <w:numId w:val="29"/>
        </w:numPr>
        <w:ind w:left="0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 xml:space="preserve"> </w:t>
      </w:r>
      <w:r w:rsidR="00504EEE" w:rsidRPr="00B256B5">
        <w:rPr>
          <w:rFonts w:ascii="Times New Roman" w:hAnsi="Times New Roman" w:cs="Times New Roman"/>
          <w:sz w:val="24"/>
          <w:szCs w:val="24"/>
        </w:rPr>
        <w:t>Pernyataan Semangat Kerja (Y)</w:t>
      </w:r>
    </w:p>
    <w:p w14:paraId="3DB62FE9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191E7869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6DECDF9E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79E55423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55682B15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5AC73979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72040A35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04473EAB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5F3732D4" w14:textId="77777777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6EBA75D1" w14:textId="728137BC" w:rsidR="005127BF" w:rsidRPr="00B256B5" w:rsidRDefault="005127BF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6244130B" w14:textId="77777777" w:rsidR="00507BC9" w:rsidRPr="00B256B5" w:rsidRDefault="00507BC9" w:rsidP="00BA7CB8">
      <w:pPr>
        <w:spacing w:line="259" w:lineRule="auto"/>
        <w:rPr>
          <w:rFonts w:ascii="Times New Roman" w:hAnsi="Times New Roman" w:cs="Times New Roman"/>
          <w:sz w:val="24"/>
          <w:szCs w:val="24"/>
        </w:rPr>
      </w:pPr>
    </w:p>
    <w:p w14:paraId="70CF6267" w14:textId="7BA8DF68" w:rsidR="009C3F68" w:rsidRPr="00B256B5" w:rsidRDefault="00BA7CB8" w:rsidP="00373A67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B256B5">
        <w:rPr>
          <w:rFonts w:ascii="Times New Roman" w:hAnsi="Times New Roman" w:cs="Times New Roman"/>
          <w:sz w:val="24"/>
          <w:szCs w:val="24"/>
        </w:rPr>
        <w:t xml:space="preserve">2. </w:t>
      </w:r>
      <w:r w:rsidR="009C3F68" w:rsidRPr="00B256B5">
        <w:rPr>
          <w:rFonts w:ascii="Times New Roman" w:hAnsi="Times New Roman" w:cs="Times New Roman"/>
          <w:sz w:val="24"/>
          <w:szCs w:val="24"/>
        </w:rPr>
        <w:t>Pernyataan Fasilitas Kerja (X1)</w:t>
      </w:r>
    </w:p>
    <w:p w14:paraId="188FA14E" w14:textId="77777777" w:rsidR="00611D28" w:rsidRPr="00B256B5" w:rsidRDefault="00611D28" w:rsidP="00BA7CB8">
      <w:pPr>
        <w:spacing w:line="259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EFF0EA4" w14:textId="77777777" w:rsidR="009C3F68" w:rsidRPr="00B256B5" w:rsidRDefault="009C3F68" w:rsidP="009C3F68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page" w:horzAnchor="margin" w:tblpY="3445"/>
        <w:tblW w:w="9212" w:type="dxa"/>
        <w:tblLook w:val="04A0" w:firstRow="1" w:lastRow="0" w:firstColumn="1" w:lastColumn="0" w:noHBand="0" w:noVBand="1"/>
      </w:tblPr>
      <w:tblGrid>
        <w:gridCol w:w="704"/>
        <w:gridCol w:w="5103"/>
        <w:gridCol w:w="709"/>
        <w:gridCol w:w="709"/>
        <w:gridCol w:w="567"/>
        <w:gridCol w:w="708"/>
        <w:gridCol w:w="712"/>
      </w:tblGrid>
      <w:tr w:rsidR="009C3F68" w:rsidRPr="00B256B5" w14:paraId="7980E05F" w14:textId="77777777" w:rsidTr="008F43FE">
        <w:tc>
          <w:tcPr>
            <w:tcW w:w="7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181EA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10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41F421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3405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3F753A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awaban</w:t>
            </w:r>
          </w:p>
        </w:tc>
      </w:tr>
      <w:tr w:rsidR="009C3F68" w:rsidRPr="00B256B5" w14:paraId="220CE582" w14:textId="77777777" w:rsidTr="008F43FE"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2CA674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10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FA996B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DC5937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7676C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278F47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B03FC7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8B9CD8" w14:textId="77777777" w:rsidR="009C3F68" w:rsidRPr="00B256B5" w:rsidRDefault="009C3F68" w:rsidP="008F43F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</w:tc>
      </w:tr>
      <w:tr w:rsidR="009C3F68" w:rsidRPr="00B256B5" w14:paraId="2F0E5EE0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D7A4D" w14:textId="21476B87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D9C026" w14:textId="22045B5D" w:rsidR="009C3F68" w:rsidRPr="00B256B5" w:rsidRDefault="006664D0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Tersedianya mesin untuk keperluan produksi</w:t>
            </w:r>
            <w:r w:rsidR="001325C1"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D6C64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23F21A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0B84A6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EC866F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E17A9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3F68" w:rsidRPr="00B256B5" w14:paraId="256CE155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DC69EF" w14:textId="274BC814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D8C89E" w14:textId="6039E579" w:rsidR="009C3F68" w:rsidRPr="00B256B5" w:rsidRDefault="006664D0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Tersedianya peralatan penunjang keperluan produksi</w:t>
            </w:r>
            <w:r w:rsidR="001325C1"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954A96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5B39A1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BEA6DD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1429CD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947C2E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3F68" w:rsidRPr="00B256B5" w14:paraId="2EB301A4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0D2D94" w14:textId="7D044158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9A6D57" w14:textId="46A8573A" w:rsidR="009C3F6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Disediakan prasarana pendukung yang memadai untuk bekerja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619600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C426FD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187919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A8EF8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7BA698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3F68" w:rsidRPr="00B256B5" w14:paraId="06D65968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2C420" w14:textId="6FDFEFED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3AC769" w14:textId="75CF3505" w:rsidR="009C3F6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prasarana pendukung lainnya yang dibutuhkan karyaw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00BB11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1576A7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5F20E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D3F9FF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2A8FAB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3F68" w:rsidRPr="00B256B5" w14:paraId="7D111A40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BFCF74" w14:textId="0127D340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8644F2" w14:textId="55981A45" w:rsidR="009C3F6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peralatan kerja yang memadai untuk aktivitas perusah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FE468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BA311C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AFC60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B0DCCC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13437F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0F41917F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A28DEB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2B70DF" w14:textId="58D79875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peralatan elektronik memadai untuk aktivitas perusah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608A2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D5FECD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9CD10B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0C7347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AF544C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197D6C1A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ECC42B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2E8323" w14:textId="5DAF3A5E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kendaraan inventaris untuk kebutuhan karyaw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697D35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50329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8742D6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1C1131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C4B9B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3514781E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B99E79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018EFB" w14:textId="0FAB6298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kendaraan inventaris berdasarkan kebutuhan karyaw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D6F2F3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331DDC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D42A3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C22628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3E9630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6DB3A490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15A8A4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F383BA" w14:textId="695FC8E8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Disediakan tanah yang luas untuk menunjang aktivitas perusahaan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1162D7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09BE14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CDD54B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7C516D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C7866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65FBF58B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50C9B3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6A967" w14:textId="58B05813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Disediakan tanah yang luas untuk menunjang </w:t>
            </w:r>
            <w:r w:rsidR="004753C0" w:rsidRPr="00B256B5">
              <w:rPr>
                <w:rFonts w:ascii="Times New Roman" w:hAnsi="Times New Roman" w:cs="Times New Roman"/>
                <w:sz w:val="24"/>
                <w:szCs w:val="24"/>
              </w:rPr>
              <w:t>kegiatan perusah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AD91EF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45C89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1EBE06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6CC63E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FE1F1A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60FEDF3B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996566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D3DE63" w14:textId="3E49BB93" w:rsidR="00611D28" w:rsidRPr="00B256B5" w:rsidRDefault="004753C0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gedung yang layak untuk bekerja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0737C2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2E55D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562377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9B3751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A5E2E8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11D28" w:rsidRPr="00B256B5" w14:paraId="67441BD6" w14:textId="77777777" w:rsidTr="008F43FE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2632B5" w14:textId="77777777" w:rsidR="00611D28" w:rsidRPr="00B256B5" w:rsidRDefault="00611D2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40193" w14:textId="0D11EE6E" w:rsidR="00611D28" w:rsidRPr="00B256B5" w:rsidRDefault="004753C0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sediakan gedung yang sangat nyaman untuk bekerja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D4A9A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D3ECDC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327182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399445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F9E147" w14:textId="77777777" w:rsidR="00611D28" w:rsidRPr="00B256B5" w:rsidRDefault="00611D2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3F68" w:rsidRPr="00B256B5" w14:paraId="2E14808B" w14:textId="77777777" w:rsidTr="008F43FE">
        <w:trPr>
          <w:trHeight w:val="63"/>
        </w:trPr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291585" w14:textId="3FBA0BC1" w:rsidR="009C3F68" w:rsidRPr="00B256B5" w:rsidRDefault="009C3F68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2B43FF" w14:textId="2126C2C7" w:rsidR="009C3F68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Tersedianya </w:t>
            </w:r>
            <w:r w:rsidR="00507BC9" w:rsidRPr="00B256B5">
              <w:rPr>
                <w:rFonts w:ascii="Times New Roman" w:hAnsi="Times New Roman" w:cs="Times New Roman"/>
                <w:sz w:val="24"/>
                <w:szCs w:val="24"/>
              </w:rPr>
              <w:t>motor untuk kelancaran kegiatan karyaw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DC355A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F77B84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4A24D0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2F956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40D71" w14:textId="77777777" w:rsidR="009C3F68" w:rsidRPr="00B256B5" w:rsidRDefault="009C3F68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4C7722F2" w14:textId="77777777" w:rsidTr="008F43FE">
        <w:trPr>
          <w:trHeight w:val="63"/>
        </w:trPr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AB3BD3" w14:textId="77777777" w:rsidR="00D31719" w:rsidRPr="00B256B5" w:rsidRDefault="00D31719">
            <w:pPr>
              <w:pStyle w:val="ListParagraph"/>
              <w:numPr>
                <w:ilvl w:val="0"/>
                <w:numId w:val="48"/>
              </w:numPr>
              <w:tabs>
                <w:tab w:val="left" w:pos="300"/>
              </w:tabs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2CFD0" w14:textId="670B096F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Tersedianya truck untuk mengangkut barang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B474F" w14:textId="77777777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3B9F5B" w14:textId="77777777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D310F" w14:textId="77777777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3005D6" w14:textId="77777777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5CA01D" w14:textId="77777777" w:rsidR="00D31719" w:rsidRPr="00B256B5" w:rsidRDefault="00D31719" w:rsidP="008F43F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8ECF9C5" w14:textId="7ADEF8DB" w:rsidR="009C3F68" w:rsidRPr="00B256B5" w:rsidRDefault="009C3F68" w:rsidP="002A6453">
      <w:pPr>
        <w:pStyle w:val="ListParagraph"/>
        <w:spacing w:line="360" w:lineRule="auto"/>
        <w:ind w:left="426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</w:p>
    <w:p w14:paraId="56FDDB00" w14:textId="77777777" w:rsidR="009C3F68" w:rsidRPr="00B256B5" w:rsidRDefault="009C3F68">
      <w:pPr>
        <w:spacing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4E932703" w14:textId="5937DE10" w:rsidR="009C3F68" w:rsidRPr="00B256B5" w:rsidRDefault="009C3F68">
      <w:pPr>
        <w:pStyle w:val="ListParagraph"/>
        <w:numPr>
          <w:ilvl w:val="0"/>
          <w:numId w:val="17"/>
        </w:numPr>
        <w:ind w:left="0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sz w:val="24"/>
          <w:szCs w:val="24"/>
        </w:rPr>
        <w:lastRenderedPageBreak/>
        <w:t>Pernyataan Iklim kerja (X2)</w:t>
      </w:r>
    </w:p>
    <w:p w14:paraId="7E4C7095" w14:textId="77777777" w:rsidR="009C3F68" w:rsidRPr="00B256B5" w:rsidRDefault="009C3F68" w:rsidP="009C3F68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page" w:horzAnchor="margin" w:tblpX="-289" w:tblpY="2737"/>
        <w:tblW w:w="9501" w:type="dxa"/>
        <w:tblLook w:val="04A0" w:firstRow="1" w:lastRow="0" w:firstColumn="1" w:lastColumn="0" w:noHBand="0" w:noVBand="1"/>
      </w:tblPr>
      <w:tblGrid>
        <w:gridCol w:w="801"/>
        <w:gridCol w:w="5292"/>
        <w:gridCol w:w="709"/>
        <w:gridCol w:w="712"/>
        <w:gridCol w:w="708"/>
        <w:gridCol w:w="567"/>
        <w:gridCol w:w="712"/>
      </w:tblGrid>
      <w:tr w:rsidR="009C3F68" w:rsidRPr="00B256B5" w14:paraId="3C3087D7" w14:textId="77777777" w:rsidTr="00F23EE9">
        <w:tc>
          <w:tcPr>
            <w:tcW w:w="80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8803CE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2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06E374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340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0CF61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awaban</w:t>
            </w:r>
          </w:p>
        </w:tc>
      </w:tr>
      <w:tr w:rsidR="009C3F68" w:rsidRPr="00B256B5" w14:paraId="587D2827" w14:textId="77777777" w:rsidTr="00F23EE9">
        <w:tc>
          <w:tcPr>
            <w:tcW w:w="8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D82783" w14:textId="77777777" w:rsidR="009C3F68" w:rsidRPr="00B256B5" w:rsidRDefault="009C3F68" w:rsidP="00F23EE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708F59" w14:textId="77777777" w:rsidR="009C3F68" w:rsidRPr="00B256B5" w:rsidRDefault="009C3F68" w:rsidP="00F23EE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84378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810912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45AD0A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0C26A1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2F210" w14:textId="77777777" w:rsidR="009C3F68" w:rsidRPr="00B256B5" w:rsidRDefault="009C3F68" w:rsidP="00F23EE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</w:tc>
      </w:tr>
      <w:tr w:rsidR="00D31719" w:rsidRPr="00B256B5" w14:paraId="7CB3EA7E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7A3FED" w14:textId="697219C0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F3462E" w14:textId="7D393748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Penataan ruangan </w:t>
            </w:r>
            <w:r w:rsidR="00507BC9" w:rsidRPr="00B256B5">
              <w:rPr>
                <w:rFonts w:ascii="Times New Roman" w:hAnsi="Times New Roman" w:cs="Times New Roman"/>
                <w:sz w:val="24"/>
                <w:szCs w:val="24"/>
              </w:rPr>
              <w:t>di Sinaras Karya Furniture baik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D83FCF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14ADA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56EE7B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7C67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59EA4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152517DA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37D9CA" w14:textId="5952C5E5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AAD129" w14:textId="65DAB4E7" w:rsidR="00D31719" w:rsidRPr="00B256B5" w:rsidRDefault="00507BC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Di Sinaras Karya Furniture terasa bising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26BCE7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9CDCC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900D2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315FD6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3695FE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097CD372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10D339" w14:textId="577ED8A7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84010E" w14:textId="125AED85" w:rsidR="00D31719" w:rsidRPr="00B256B5" w:rsidRDefault="00507BC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ncahayaan di Sinaras Karya Furniture nyaman untuk bekerj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295DA3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A111A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EF8F3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514855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50DEB7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3C9E2915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C88266" w14:textId="384A5F2D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3F4F8E" w14:textId="06AECCFD" w:rsidR="00D31719" w:rsidRPr="00B256B5" w:rsidRDefault="00507BC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>nteraksi dengan rekan kerja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di Sinaras Karya Furniture</w:t>
            </w:r>
            <w:r w:rsidR="00965C1B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baik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BE5E1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EED22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C300D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BC68EC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11E580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5F6E7215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9ACC58" w14:textId="18321964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9E0AE9" w14:textId="2A575A48" w:rsidR="00D31719" w:rsidRPr="00B256B5" w:rsidRDefault="00507BC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Antar rekan kerja di Sinaras Karya Furniture saling memberi dukungan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15564D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9C90A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6637D9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797039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D3263B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2AB0333C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1B88DD" w14:textId="5504D536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5E5C14" w14:textId="61908CF5" w:rsidR="00D31719" w:rsidRPr="00B256B5" w:rsidRDefault="00965C1B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sama 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rekan kerja</w:t>
            </w:r>
            <w:r w:rsidR="002755D5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di Sinaras Karya Furniture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baik</w:t>
            </w:r>
            <w:r w:rsidR="00D31719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FF4447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EB4FE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653159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231AC5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C6BF92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0FEEA534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AA4D8D" w14:textId="35746830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6E025F" w14:textId="5BF14E3A" w:rsidR="00D31719" w:rsidRPr="00B256B5" w:rsidRDefault="00965C1B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mbagian tugas karyawan di Sinaras Karya Furniture jelas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5DE2C9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1FE8D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F56A4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4BAF50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9172D2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29593F0B" w14:textId="77777777" w:rsidTr="00F23EE9"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44773C" w14:textId="4DCDBEAC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9F0D3E" w14:textId="4F46EC34" w:rsidR="00D31719" w:rsidRPr="00B256B5" w:rsidRDefault="002755D5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inaras Karya Furniture</w:t>
            </w:r>
            <w:r w:rsidR="00965C1B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meminta karyawan untuk bertanggung jawab yang baik kepada </w:t>
            </w:r>
            <w:r w:rsidR="00154C5E" w:rsidRPr="00B256B5">
              <w:rPr>
                <w:rFonts w:ascii="Times New Roman" w:hAnsi="Times New Roman" w:cs="Times New Roman"/>
                <w:sz w:val="24"/>
                <w:szCs w:val="24"/>
              </w:rPr>
              <w:t>tugasnya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CBD233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4BBDB9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BA6230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558835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718A4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1719" w:rsidRPr="00B256B5" w14:paraId="7EFE27E2" w14:textId="77777777" w:rsidTr="00F23EE9">
        <w:trPr>
          <w:trHeight w:val="63"/>
        </w:trPr>
        <w:tc>
          <w:tcPr>
            <w:tcW w:w="8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D45F63" w14:textId="6918A007" w:rsidR="00D31719" w:rsidRPr="00B256B5" w:rsidRDefault="00D31719">
            <w:pPr>
              <w:pStyle w:val="ListParagraph"/>
              <w:numPr>
                <w:ilvl w:val="0"/>
                <w:numId w:val="51"/>
              </w:num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353FD6" w14:textId="2505CE26" w:rsidR="0069265C" w:rsidRPr="00B256B5" w:rsidRDefault="0069265C" w:rsidP="0069265C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Sinaras Karya Furniture</w:t>
            </w:r>
            <w:r w:rsidR="00965C1B"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 memenuhi hak dan kewajiban karyawan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715C435C" w14:textId="2CAE9274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911DEC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5F08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94661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EDE12F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4C248" w14:textId="77777777" w:rsidR="00D31719" w:rsidRPr="00B256B5" w:rsidRDefault="00D31719" w:rsidP="00F23EE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4D92EA2" w14:textId="65F739BE" w:rsidR="009C3F68" w:rsidRPr="00B256B5" w:rsidRDefault="009C3F68" w:rsidP="00F23EE9">
      <w:pPr>
        <w:pStyle w:val="ListParagraph"/>
        <w:spacing w:line="360" w:lineRule="auto"/>
        <w:ind w:left="426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</w:p>
    <w:p w14:paraId="586F283B" w14:textId="77777777" w:rsidR="009C3F68" w:rsidRPr="00B256B5" w:rsidRDefault="009C3F68">
      <w:pPr>
        <w:spacing w:line="259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B256B5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05C15C1B" w14:textId="38C53146" w:rsidR="002A6453" w:rsidRPr="00FA71CF" w:rsidRDefault="009662EF">
      <w:pPr>
        <w:pStyle w:val="ListParagraph"/>
        <w:numPr>
          <w:ilvl w:val="0"/>
          <w:numId w:val="17"/>
        </w:numPr>
        <w:ind w:left="426"/>
        <w:rPr>
          <w:rFonts w:ascii="Times New Roman" w:hAnsi="Times New Roman" w:cs="Times New Roman"/>
          <w:sz w:val="24"/>
          <w:szCs w:val="24"/>
          <w:lang w:val="en-US"/>
        </w:rPr>
      </w:pPr>
      <w:r w:rsidRPr="00B256B5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9C3F68" w:rsidRPr="00B256B5">
        <w:rPr>
          <w:rFonts w:ascii="Times New Roman" w:hAnsi="Times New Roman" w:cs="Times New Roman"/>
          <w:sz w:val="24"/>
          <w:szCs w:val="24"/>
        </w:rPr>
        <w:t>Pernyataan Insentif (X3)</w:t>
      </w:r>
    </w:p>
    <w:tbl>
      <w:tblPr>
        <w:tblStyle w:val="TableGrid"/>
        <w:tblpPr w:leftFromText="180" w:rightFromText="180" w:vertAnchor="page" w:horzAnchor="margin" w:tblpX="137" w:tblpY="2743"/>
        <w:tblW w:w="8801" w:type="dxa"/>
        <w:tblLook w:val="04A0" w:firstRow="1" w:lastRow="0" w:firstColumn="1" w:lastColumn="0" w:noHBand="0" w:noVBand="1"/>
      </w:tblPr>
      <w:tblGrid>
        <w:gridCol w:w="709"/>
        <w:gridCol w:w="4684"/>
        <w:gridCol w:w="709"/>
        <w:gridCol w:w="712"/>
        <w:gridCol w:w="708"/>
        <w:gridCol w:w="567"/>
        <w:gridCol w:w="712"/>
      </w:tblGrid>
      <w:tr w:rsidR="00FA71CF" w:rsidRPr="00B256B5" w14:paraId="184E32BB" w14:textId="77777777" w:rsidTr="00F06A80"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CEBA51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468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CEA2D3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340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49339F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awaban</w:t>
            </w:r>
          </w:p>
        </w:tc>
      </w:tr>
      <w:tr w:rsidR="00FA71CF" w:rsidRPr="00B256B5" w14:paraId="42135855" w14:textId="77777777" w:rsidTr="00F06A80"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CECDB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46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17348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6BD8A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E22E34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336EB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E876D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0E20F7" w14:textId="77777777" w:rsidR="00FA71CF" w:rsidRPr="00B256B5" w:rsidRDefault="00FA71CF" w:rsidP="00F06A8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</w:tc>
      </w:tr>
      <w:tr w:rsidR="00FA71CF" w:rsidRPr="00B256B5" w14:paraId="77A7CBB8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307BFC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115ADA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bonus kepada karyawan jika mencapai kinerja yang diharapk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D70AAD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C1728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5288AB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51DEB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DAD19A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58A08A9B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3F5CAF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D395B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komisi kepada karyawan yang berprestasi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2470B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04FC64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534EF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9FE6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717BA0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0A6FC625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F2424A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E5CC8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Perusahaan membagikan keuntungannya kepada karyawan.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E420F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2BB3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64177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6550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58CAFB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57895F20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112D70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092424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Kompensasi yang diberikan perusahaan sesuai dengan pengorbanan karyaw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C35B2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4C57B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8D507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1431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4873A5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2C99AC7B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1334D4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DE799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nanggung semua biaya pengobatan karyaw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A6D44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6EAF6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4B08B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AEEB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5855A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3D9CF83E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ABBE9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7893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apresiasi atas usaha yang dilakukan oleh karyaw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A836A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45BAE7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1FEAA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7A3ED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C8C79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6DFE9CA5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EC3206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47DF4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tanda jasa kepada karyawan yang breprestasi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4E85F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76D570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E6E8B3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7A1203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1E802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636E28F2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CC52F6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978C4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piagam penghargaan kepada karyawan yang berprestasi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EE0CC8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6D584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E187B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208073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C971D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7A01572E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25BDF5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F52504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Perusahaan memberikan promosi jabatan kepada karyawan yang berprestasi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99C91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C471D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510473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48F9D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A639B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3D43D415" w14:textId="77777777" w:rsidTr="00F06A80">
        <w:trPr>
          <w:trHeight w:val="63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7A6BFC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8D682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Perusahaan memberikan kebebasab karyawan dalam memenuhi haknya. 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E1968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599F21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3A6AC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1F8AE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203FF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67603CAC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2BF72D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B6797A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 xml:space="preserve">Perusahaan memberikan fasilitas atribut seperti </w:t>
            </w:r>
            <w:r w:rsidRPr="00B256B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arpack</w:t>
            </w: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, masker, dan sarung tangan untuk bekerj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5F082D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C96B6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2B46E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D0ED9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3F745F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1CF" w:rsidRPr="00B256B5" w14:paraId="339BA4A6" w14:textId="77777777" w:rsidTr="00F06A80"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47C5B" w14:textId="77777777" w:rsidR="00FA71CF" w:rsidRPr="00B256B5" w:rsidRDefault="00FA71CF" w:rsidP="00F06A80">
            <w:pPr>
              <w:pStyle w:val="ListParagraph"/>
              <w:numPr>
                <w:ilvl w:val="0"/>
                <w:numId w:val="49"/>
              </w:num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23A226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256B5">
              <w:rPr>
                <w:rFonts w:ascii="Times New Roman" w:hAnsi="Times New Roman" w:cs="Times New Roman"/>
                <w:sz w:val="24"/>
                <w:szCs w:val="24"/>
              </w:rPr>
              <w:t>Atasan dan sesama karyawan saling memberikan pujian atau ucapan terima kasih secara lisan maupun tulis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1065A5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183C9C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A2C6E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E71FE5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F8D47" w14:textId="77777777" w:rsidR="00FA71CF" w:rsidRPr="00B256B5" w:rsidRDefault="00FA71CF" w:rsidP="00F06A8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3"/>
    </w:tbl>
    <w:p w14:paraId="63D2EDD4" w14:textId="77777777" w:rsidR="00FA71CF" w:rsidRDefault="00FA71CF" w:rsidP="00FA71CF">
      <w:pPr>
        <w:pStyle w:val="Caption"/>
      </w:pPr>
    </w:p>
    <w:p w14:paraId="0B6B44AF" w14:textId="3A0D4A5C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4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Non Responden Semangat Kerj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6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630"/>
        <w:gridCol w:w="1003"/>
      </w:tblGrid>
      <w:tr w:rsidR="009550D8" w:rsidRPr="009550D8" w14:paraId="2D1AAE51" w14:textId="77777777" w:rsidTr="009550D8">
        <w:trPr>
          <w:trHeight w:val="260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299430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center"/>
            <w:hideMark/>
          </w:tcPr>
          <w:p w14:paraId="351EE0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EMANGAT KERJA (Y)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7C92F7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OTAL</w:t>
            </w:r>
          </w:p>
        </w:tc>
      </w:tr>
      <w:tr w:rsidR="009550D8" w:rsidRPr="009550D8" w14:paraId="0665A0A5" w14:textId="77777777" w:rsidTr="009550D8">
        <w:trPr>
          <w:trHeight w:val="260"/>
        </w:trPr>
        <w:tc>
          <w:tcPr>
            <w:tcW w:w="0" w:type="auto"/>
            <w:vMerge/>
            <w:vAlign w:val="center"/>
            <w:hideMark/>
          </w:tcPr>
          <w:p w14:paraId="739E21E1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86A7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D00A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3A6C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662B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9B59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B4D4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542DA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67A1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A7C8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C0FF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Y10</w:t>
            </w:r>
          </w:p>
        </w:tc>
        <w:tc>
          <w:tcPr>
            <w:tcW w:w="0" w:type="auto"/>
            <w:vMerge/>
            <w:vAlign w:val="center"/>
            <w:hideMark/>
          </w:tcPr>
          <w:p w14:paraId="6C25EF99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</w:tr>
      <w:tr w:rsidR="009550D8" w:rsidRPr="009550D8" w14:paraId="5F7346D8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D088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A9C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1C74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A748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A77A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2019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780D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A6B4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7235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7659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5DE5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2FD10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67EB8649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71C0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5485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B4B4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8FBB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153D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E264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3EFD3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8562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2A40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09DA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1DC8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AA07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0</w:t>
            </w:r>
          </w:p>
        </w:tc>
      </w:tr>
      <w:tr w:rsidR="009550D8" w:rsidRPr="009550D8" w14:paraId="467C61C0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8B867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B19A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8BBC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CD5B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3F9F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C57E7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91F6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A945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A1B2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21A3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C06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17EA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50EC232F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BEEF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FA0D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EF85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E722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3293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42BD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668B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0164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895B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89CA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3C86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FBFB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6</w:t>
            </w:r>
          </w:p>
        </w:tc>
      </w:tr>
      <w:tr w:rsidR="009550D8" w:rsidRPr="009550D8" w14:paraId="13C418B5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0E99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12F6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8B01C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F2F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5CC6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4036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6BF3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5EFAD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922B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453A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D36B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DDC4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2DBBC37E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F48C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B386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38CD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3B1E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09A6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4B94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8953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42963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8AC7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23BA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BCEC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BB05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9550D8" w:rsidRPr="009550D8" w14:paraId="1BF723F8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4781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3580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979C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5C119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1CFE4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535A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B5A5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9F5B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73804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0CAC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3F0D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FDE9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0CF1E27C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2B99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BE6D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77C5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EB80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B8BE3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6729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BCE4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9193B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DD65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99D5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0F4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B251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1F538EE4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8A587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7151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5768B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59DD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84CC8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A6F7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7142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1DFB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48E9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412E7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A12B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0B15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9</w:t>
            </w:r>
          </w:p>
        </w:tc>
      </w:tr>
      <w:tr w:rsidR="009550D8" w:rsidRPr="009550D8" w14:paraId="38E3F8B6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9D8A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C8206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8ED2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269C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4074D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ED6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159A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DCAA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8AC80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2820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60F5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C168F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6</w:t>
            </w:r>
          </w:p>
        </w:tc>
      </w:tr>
      <w:tr w:rsidR="009550D8" w:rsidRPr="009550D8" w14:paraId="01C14C07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C92E1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F914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9DC3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6860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5263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CE991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D2D6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7B492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2F1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E1F7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EAED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A706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</w:tr>
      <w:tr w:rsidR="009550D8" w:rsidRPr="009550D8" w14:paraId="4DE0895F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8E56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9287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5E25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C5787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AAE8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9573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126A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E46D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59B27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1FDD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708F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3434F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21B531FC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02F0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9188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E1B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BD1E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3A5D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1B9B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2F80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5074E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A07C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D183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9FC7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B55C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30785698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4B55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184DD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6F5A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E4EE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A86F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BEF8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5DB0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4F52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0BDD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3569E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2C8C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1F6BD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</w:tr>
      <w:tr w:rsidR="009550D8" w:rsidRPr="009550D8" w14:paraId="47783D71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9ED0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E4E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279E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FD56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DE59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26F1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1321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FF55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047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739B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24E2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11F8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7C2B7743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D9EF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BA0E2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BDE8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F8D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0410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F38CD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6F90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E95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9454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71D3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D084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8876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0</w:t>
            </w:r>
          </w:p>
        </w:tc>
      </w:tr>
      <w:tr w:rsidR="009550D8" w:rsidRPr="009550D8" w14:paraId="71BA7CCD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8B45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F1F7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B0D21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78F8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EDA3A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ABBC3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6185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482D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F7AA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481E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C2DC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8AB7C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4</w:t>
            </w:r>
          </w:p>
        </w:tc>
      </w:tr>
      <w:tr w:rsidR="009550D8" w:rsidRPr="009550D8" w14:paraId="588DA695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2C76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B76D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0175A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AEC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18D4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9028F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7FB6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767E3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D52CD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25BA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73EE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44E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2CC86012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3C99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DC17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855D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5D27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C29A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BE15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56E0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E7650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1B97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9C9B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063E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BA1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6EB1F0D9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1A63E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7C58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E184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A0BA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22C0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33FE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B85C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AE7F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70B6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1318F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B26D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2E7E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19826972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71B0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99F3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160B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D4AB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BCED9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F35EF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8E407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4B9A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74E9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21D7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49FC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5A127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287F1F4F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13FF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4076F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2147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B0F0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16CC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C04F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A3A7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6F76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3399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855D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5562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A914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9550D8" w:rsidRPr="009550D8" w14:paraId="33F22C9A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E0E64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EEFD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876F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D059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02C00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8E81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09D5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4202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581C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467D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4F28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C4AB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9550D8" w:rsidRPr="009550D8" w14:paraId="5801BC0D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A5D0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4C40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582D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C890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6D90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429B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4C7C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4245A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768E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29C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B04F7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E472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385EDFA0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9835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376C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754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4D437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21FC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DFC2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3FA9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4350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0D2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6B57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0E2C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C3C4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28BF2FD3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5BE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613D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79AB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AAE4B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159B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06ADF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4D84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DA2D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1387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39294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F05C2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0BFB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5F11C6C7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A85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76C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D90A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6D8D4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D1E4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3487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3F47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9DC8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279D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CEB0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621C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E9DE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6</w:t>
            </w:r>
          </w:p>
        </w:tc>
      </w:tr>
      <w:tr w:rsidR="009550D8" w:rsidRPr="009550D8" w14:paraId="5E9218B5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3B84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C068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63F3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85BF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1B04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93AE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A873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69DB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0E3E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81DE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3D8D4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60B1C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2EB67D56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CAAE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9EAA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0B7D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D58B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665BA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D67A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1F6A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38A6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697C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C760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D666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2E1A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9550D8" w:rsidRPr="009550D8" w14:paraId="095B501E" w14:textId="77777777" w:rsidTr="009550D8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F329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873F9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A0278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1A2B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F0BCF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8D8C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4927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7558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C231A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F761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5149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8E6F9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3</w:t>
            </w:r>
          </w:p>
        </w:tc>
      </w:tr>
    </w:tbl>
    <w:p w14:paraId="38BD2560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07F62B1C" w14:textId="5AB5A68D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5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Non Responden Fasilitas Kerja</w:t>
      </w:r>
    </w:p>
    <w:tbl>
      <w:tblPr>
        <w:tblW w:w="836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96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711"/>
        <w:gridCol w:w="711"/>
        <w:gridCol w:w="711"/>
        <w:gridCol w:w="711"/>
        <w:gridCol w:w="711"/>
        <w:gridCol w:w="872"/>
      </w:tblGrid>
      <w:tr w:rsidR="009550D8" w:rsidRPr="009550D8" w14:paraId="32BB843F" w14:textId="77777777" w:rsidTr="009550D8">
        <w:trPr>
          <w:trHeight w:val="260"/>
          <w:jc w:val="center"/>
        </w:trPr>
        <w:tc>
          <w:tcPr>
            <w:tcW w:w="496" w:type="dxa"/>
            <w:vMerge w:val="restart"/>
            <w:shd w:val="clear" w:color="auto" w:fill="auto"/>
            <w:noWrap/>
            <w:vAlign w:val="center"/>
            <w:hideMark/>
          </w:tcPr>
          <w:p w14:paraId="001A44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R</w:t>
            </w:r>
          </w:p>
        </w:tc>
        <w:tc>
          <w:tcPr>
            <w:tcW w:w="0" w:type="auto"/>
            <w:gridSpan w:val="14"/>
            <w:shd w:val="clear" w:color="auto" w:fill="auto"/>
            <w:noWrap/>
            <w:vAlign w:val="center"/>
            <w:hideMark/>
          </w:tcPr>
          <w:p w14:paraId="0AB95F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FASILITAS KERJA (X1)</w:t>
            </w:r>
          </w:p>
        </w:tc>
        <w:tc>
          <w:tcPr>
            <w:tcW w:w="803" w:type="dxa"/>
            <w:vMerge w:val="restart"/>
            <w:shd w:val="clear" w:color="auto" w:fill="auto"/>
            <w:noWrap/>
            <w:vAlign w:val="center"/>
            <w:hideMark/>
          </w:tcPr>
          <w:p w14:paraId="048D10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TOTAL</w:t>
            </w:r>
          </w:p>
        </w:tc>
      </w:tr>
      <w:tr w:rsidR="009550D8" w:rsidRPr="009550D8" w14:paraId="2454D237" w14:textId="77777777" w:rsidTr="009550D8">
        <w:trPr>
          <w:trHeight w:val="260"/>
          <w:jc w:val="center"/>
        </w:trPr>
        <w:tc>
          <w:tcPr>
            <w:tcW w:w="496" w:type="dxa"/>
            <w:vMerge/>
            <w:vAlign w:val="center"/>
            <w:hideMark/>
          </w:tcPr>
          <w:p w14:paraId="5ECD35FC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9CFA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3C7D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A388D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C4D2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D42B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E99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AED2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D98B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CDE62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03DB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FC72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C3EC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41DF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2AAB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X1.14</w:t>
            </w:r>
          </w:p>
        </w:tc>
        <w:tc>
          <w:tcPr>
            <w:tcW w:w="803" w:type="dxa"/>
            <w:vMerge/>
            <w:vAlign w:val="center"/>
            <w:hideMark/>
          </w:tcPr>
          <w:p w14:paraId="3205D1F8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</w:p>
        </w:tc>
      </w:tr>
      <w:tr w:rsidR="009550D8" w:rsidRPr="009550D8" w14:paraId="5CCEADDA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6511478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F194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D535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643D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995E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000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A6BF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0EE9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2566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D86D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E7B6D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5D2E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C7BC3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8C40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831E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53BA8F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1</w:t>
            </w:r>
          </w:p>
        </w:tc>
      </w:tr>
      <w:tr w:rsidR="009550D8" w:rsidRPr="009550D8" w14:paraId="6AAEF28A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7FF06A0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203C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B435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78F9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1A21D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921C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538A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FC52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0682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C197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ECF0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D157D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2310A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425F5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5128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F9D25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</w:tr>
      <w:tr w:rsidR="009550D8" w:rsidRPr="009550D8" w14:paraId="70959D98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549B9A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77C9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80FD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903A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210EE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4481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1DEC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0C9C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CBB9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9EED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0DF8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1356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EEBF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4570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E714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D0B96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9550D8" w:rsidRPr="009550D8" w14:paraId="1919454F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36CBC8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DC9E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B6C8E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46828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9BC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98E2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2655A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B01A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F80A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A5E1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CA8F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EB35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7846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4415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009C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B7881D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9550D8" w:rsidRPr="009550D8" w14:paraId="2F1DC611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7984B06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6F5A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ECAB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75F4C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3D78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495A4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1952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8F0E9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305F9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CF49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3A9EC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E91EE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53D7D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8B3A7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4F34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B90DA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9550D8" w:rsidRPr="009550D8" w14:paraId="181F0B4D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244448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9D430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21C4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89C0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A8F3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846D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5AE4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0A47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68BE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50B9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E601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599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E19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F726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7EDF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64034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9550D8" w:rsidRPr="009550D8" w14:paraId="4E9F8150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7A0158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A069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FFF5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822C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0034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C12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CC18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D98D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11F1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7BA8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04E34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8FF05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04E3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A7A6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A3B7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3B840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2</w:t>
            </w:r>
          </w:p>
        </w:tc>
      </w:tr>
      <w:tr w:rsidR="009550D8" w:rsidRPr="009550D8" w14:paraId="4B5F26ED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5830C3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BFBC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9F23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2E70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A595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75B9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61297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0B1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29D5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E9F1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EE09B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F84D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D48A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11A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E6F2F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C04B3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9</w:t>
            </w:r>
          </w:p>
        </w:tc>
      </w:tr>
      <w:tr w:rsidR="009550D8" w:rsidRPr="009550D8" w14:paraId="3C2A69A5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1C6534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98393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D8F9F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F9FE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9F8E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1D1E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1F2E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452B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9CB2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8064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A7C2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E8DA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0441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4D24F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F11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09AC2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9550D8" w:rsidRPr="009550D8" w14:paraId="5D43C589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4223A4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7524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13D91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7C718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BC2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F5F1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4ECA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CC62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DB93F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C98B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731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0EEF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1718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5C3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303F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603DD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9550D8" w:rsidRPr="009550D8" w14:paraId="13CBC496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0BFE11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E307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AB8E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945B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7A8B3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3C7E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DB8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1BF7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F9F0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922F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24E8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EA40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B8B09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C29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A3F7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75E32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9550D8" w:rsidRPr="009550D8" w14:paraId="50357786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0B4173E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0739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436C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A4C5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4923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DE3E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067E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2B2F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52B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1250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A2FA0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5EA60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1418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0E54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0A3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42A27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9550D8" w:rsidRPr="009550D8" w14:paraId="1CB4969C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2E372D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E75D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FA54F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9A1E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A282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C39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BEAF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53CD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0D29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FDA5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38F8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35EF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2D45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BF55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2F80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F6F52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9550D8" w:rsidRPr="009550D8" w14:paraId="422FE916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57029B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0C3DB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A7D1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17FF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A18CB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A10C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73C0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B84D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7441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07B3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73B9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93A5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42E0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AC47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3C02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A3018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9550D8" w:rsidRPr="009550D8" w14:paraId="1E7513DC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430DBF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8A51C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7114F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3E2C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38A8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A87EE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181E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677C3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14DE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B777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812B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6E83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C9C3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59CE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A02A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A23E7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9550D8" w:rsidRPr="009550D8" w14:paraId="27029789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0C87AA2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975B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A6EC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C417E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D48D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563E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B325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A5CA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5274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4B932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5A5F9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131F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B872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10C04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AD51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F107F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9550D8" w:rsidRPr="009550D8" w14:paraId="4C442A84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297C3CF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3C5D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360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05DB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C8C2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E9EF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A774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23AA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5CFF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C38B3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C0F7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F140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43AA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E3F4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1F64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A7241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3</w:t>
            </w:r>
          </w:p>
        </w:tc>
      </w:tr>
      <w:tr w:rsidR="009550D8" w:rsidRPr="009550D8" w14:paraId="10342DE7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6E1FEDD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F3E3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5BB3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0641B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14B00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B1B1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E59F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26A62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C152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7B70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98CA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9D7A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6102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B233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A311E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DF1CC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9550D8" w:rsidRPr="009550D8" w14:paraId="7FCD4848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3CD1BB2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0699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378E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69A4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EB80C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B96B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5FDE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EFA1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15188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5AD46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923E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81A1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1920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F8B9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E235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62475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</w:tr>
      <w:tr w:rsidR="009550D8" w:rsidRPr="009550D8" w14:paraId="34E72C87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015AF9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1059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4993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A7C4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3B4B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D7B37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0C3F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E58F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B32E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07287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A72B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39CD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809E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3C86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0E5E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24BE6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9550D8" w:rsidRPr="009550D8" w14:paraId="2452AC7C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23A3F8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7CA1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3BDE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CEAA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6219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45E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1B18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7D9B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B9BD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BA87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F2C4F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7C2E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0BD4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D65CE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B776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442DE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0</w:t>
            </w:r>
          </w:p>
        </w:tc>
      </w:tr>
      <w:tr w:rsidR="009550D8" w:rsidRPr="009550D8" w14:paraId="2C0DD98E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12AFCA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1AF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BB1D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54C3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CB7DB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A2FE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02662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15B7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1AEDE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2625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BF3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34C9F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361B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D710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8DA47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6EA78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</w:tr>
      <w:tr w:rsidR="009550D8" w:rsidRPr="009550D8" w14:paraId="1146513E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2A5FF6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74E5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9B43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8443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FD2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0E5B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CD68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2EE0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656F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724A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A7A0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D447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B6EA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4C71F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BC58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38931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6</w:t>
            </w:r>
          </w:p>
        </w:tc>
      </w:tr>
      <w:tr w:rsidR="009550D8" w:rsidRPr="009550D8" w14:paraId="58CCFD89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51A77D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8F50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09F8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90A5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21FBF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CB5A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6021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FFD3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5579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102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90ED2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E6D4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62AD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B078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00AB2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AB3A4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9550D8" w:rsidRPr="009550D8" w14:paraId="2CA0DAE9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4B274E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F00E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5B28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1E9A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155D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BB23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AF8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6646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A7B7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2591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39EC0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206F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59F3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E12C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6BB7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35CDD4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9550D8" w:rsidRPr="009550D8" w14:paraId="59C3B64A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31FADD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0BD0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390E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FBF8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69A6F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36D0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EDAE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54653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BCCF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694C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93A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0FAD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92C5B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B89C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5FA1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0CFAA4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9550D8" w:rsidRPr="009550D8" w14:paraId="7F5F1D8F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443508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96EB7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D4C6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05C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ACC6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4703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6F3B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5015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6483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0FDE0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C56D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FB93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460D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7935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F95F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AC62A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9550D8" w:rsidRPr="009550D8" w14:paraId="39805E15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7EFDEF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D7522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77CA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AD22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0E69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EA36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4C72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CFD7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8E4A5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C5E18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6941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0275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751E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0D2E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BB2D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EDC6E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9550D8" w:rsidRPr="009550D8" w14:paraId="068F80D4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0CA62A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C734F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47583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045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48C0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0396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AC3C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89EA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FE365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7762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0A99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B544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0942D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5707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D241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637D2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9550D8" w:rsidRPr="009550D8" w14:paraId="46100FEB" w14:textId="77777777" w:rsidTr="009550D8">
        <w:trPr>
          <w:trHeight w:val="310"/>
          <w:jc w:val="center"/>
        </w:trPr>
        <w:tc>
          <w:tcPr>
            <w:tcW w:w="496" w:type="dxa"/>
            <w:shd w:val="clear" w:color="auto" w:fill="auto"/>
            <w:noWrap/>
            <w:vAlign w:val="center"/>
            <w:hideMark/>
          </w:tcPr>
          <w:p w14:paraId="4A4DFC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DB24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179A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7C20C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0376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A43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5EDE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8F8E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68C6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8D12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06DD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7A64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27D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7FE3D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5420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B61128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</w:tbl>
    <w:p w14:paraId="5BEB00F5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0BAD84AC" w14:textId="33D32E93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6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Non Responden Iklim Kerja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6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1003"/>
      </w:tblGrid>
      <w:tr w:rsidR="009550D8" w:rsidRPr="009550D8" w14:paraId="2E923A60" w14:textId="77777777" w:rsidTr="009550D8">
        <w:trPr>
          <w:trHeight w:val="260"/>
          <w:jc w:val="center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59A151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</w:t>
            </w:r>
          </w:p>
        </w:tc>
        <w:tc>
          <w:tcPr>
            <w:tcW w:w="0" w:type="auto"/>
            <w:gridSpan w:val="9"/>
            <w:shd w:val="clear" w:color="auto" w:fill="auto"/>
            <w:noWrap/>
            <w:vAlign w:val="center"/>
            <w:hideMark/>
          </w:tcPr>
          <w:p w14:paraId="1CB5B1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KLIM KERJA (X2)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016C30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OTAL</w:t>
            </w:r>
          </w:p>
        </w:tc>
      </w:tr>
      <w:tr w:rsidR="009550D8" w:rsidRPr="009550D8" w14:paraId="48DB0284" w14:textId="77777777" w:rsidTr="009550D8">
        <w:trPr>
          <w:trHeight w:val="260"/>
          <w:jc w:val="center"/>
        </w:trPr>
        <w:tc>
          <w:tcPr>
            <w:tcW w:w="0" w:type="auto"/>
            <w:vMerge/>
            <w:vAlign w:val="center"/>
            <w:hideMark/>
          </w:tcPr>
          <w:p w14:paraId="3AD63CF5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ED5E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47A9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446B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D41C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6172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7D571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8317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38A6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62DA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2.9</w:t>
            </w:r>
          </w:p>
        </w:tc>
        <w:tc>
          <w:tcPr>
            <w:tcW w:w="0" w:type="auto"/>
            <w:vMerge/>
            <w:vAlign w:val="center"/>
            <w:hideMark/>
          </w:tcPr>
          <w:p w14:paraId="3E547360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</w:tr>
      <w:tr w:rsidR="009550D8" w:rsidRPr="009550D8" w14:paraId="6DEEAC1E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FC573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AAF4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6B42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F382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69A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0212A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9225A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BB25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A405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70F5F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82C7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</w:tr>
      <w:tr w:rsidR="009550D8" w:rsidRPr="009550D8" w14:paraId="0DE2DEAF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4DE1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CF2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7F05D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10DD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0B9F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EEEF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57E3F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0FF3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DC2A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449C0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231B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9550D8" w:rsidRPr="009550D8" w14:paraId="1C30074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85A9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CB44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0986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68E0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69A8C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7B91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94A3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444D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6615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56E6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D5692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9</w:t>
            </w:r>
          </w:p>
        </w:tc>
      </w:tr>
      <w:tr w:rsidR="009550D8" w:rsidRPr="009550D8" w14:paraId="2D3B4BD4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9366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C139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B5C1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C54E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6E33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BA5B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4648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505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BCA2F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C4F5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0C62E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17E8A9C1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8CC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3A49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20F1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DEDB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866A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A11B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B7FF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DA4CC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BF4B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D0855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97FD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3CFAF64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C51C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DFFD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092B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CEB0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3156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CEF4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91AF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1594D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FB11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E3294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B3E23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083DB67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703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EC42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AFB8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4069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2209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CF97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E75C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CB31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40BA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4E87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AC8A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9550D8" w:rsidRPr="009550D8" w14:paraId="1710D43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8CDB9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D07E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7FB4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388F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E382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03AF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657D4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835A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37383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526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52A1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1D3F291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9490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6424C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E2E0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C76C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8E640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A10E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C1C4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A165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CFFE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8DBB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F139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9550D8" w:rsidRPr="009550D8" w14:paraId="0FAE5DE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1775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FDC1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E41B3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F5D5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083C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F9D5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8553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D9F08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ED3F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B09C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7ABC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5CB8E5B6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5491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50534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980F7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96B4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8842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EC3E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8E91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6307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2618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7FE90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1C0A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37271BDC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51620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2AFB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F34D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E9A6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A9C9D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B16A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4F23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0D6EF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6710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ED70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0C33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5</w:t>
            </w:r>
          </w:p>
        </w:tc>
      </w:tr>
      <w:tr w:rsidR="009550D8" w:rsidRPr="009550D8" w14:paraId="75C335E6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64A09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726AC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76E9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DD17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854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5177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6AAAF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2E308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099B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9E02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E3A1C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</w:tr>
      <w:tr w:rsidR="009550D8" w:rsidRPr="009550D8" w14:paraId="33D6541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F79F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A0A87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6B40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94AB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94CB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3FEDF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9941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9EF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20549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59567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5786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2</w:t>
            </w:r>
          </w:p>
        </w:tc>
      </w:tr>
      <w:tr w:rsidR="009550D8" w:rsidRPr="009550D8" w14:paraId="6A5B300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64ED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62C9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EABA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0E6C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766B8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0754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338A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5504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979E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B0B9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C980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</w:tr>
      <w:tr w:rsidR="009550D8" w:rsidRPr="009550D8" w14:paraId="2CC3D454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4DCC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BA0C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81B4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F4977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6280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EC50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D5BC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A8FF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60990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DC06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E4C0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3C67E9A7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B56C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FE87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912D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8CB2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B1F1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9ACE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FDDB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D516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C5D6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B931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A693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3</w:t>
            </w:r>
          </w:p>
        </w:tc>
      </w:tr>
      <w:tr w:rsidR="009550D8" w:rsidRPr="009550D8" w14:paraId="0C36C140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7B85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AF3E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FF48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8FB5F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45D0E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6B080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1FC8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62E1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282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2CC3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621E7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9550D8" w:rsidRPr="009550D8" w14:paraId="08936C15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A072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6189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D587B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C4F03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4156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9342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6560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2B0E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CFCA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97A0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05B8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</w:tr>
      <w:tr w:rsidR="009550D8" w:rsidRPr="009550D8" w14:paraId="7D6DFA80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A6264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16C0D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F1C7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D7B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2FCD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FE00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608BA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DA9BB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5E7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EF140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E08C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0204142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2FF9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78581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D7811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7FD4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EC6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EA3A9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D774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A3C9F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870C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E8FE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8568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0A377065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8543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8DAF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9979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CF90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D575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19B1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C23C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A9F1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9CDBD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A9BD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E1BD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</w:tr>
      <w:tr w:rsidR="009550D8" w:rsidRPr="009550D8" w14:paraId="2E16B34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DF89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AC4B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D840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378B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F200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698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1951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5FD5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9E009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A97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DD05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5</w:t>
            </w:r>
          </w:p>
        </w:tc>
      </w:tr>
      <w:tr w:rsidR="009550D8" w:rsidRPr="009550D8" w14:paraId="5A00BBE5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E7E3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0B22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4425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5A2E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B352E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F48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064F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2B6A2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9521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2E68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7621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0DB94BE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3513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3A61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C7E8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5BC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7E96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52318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43C5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0003C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9CCB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264D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6D509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67898245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A1CCB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373C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0F772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B28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3910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32121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BD8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743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583E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650B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B055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9550D8" w:rsidRPr="009550D8" w14:paraId="1073645E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5787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02B1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603B0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C5C9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D699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CDE7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28B1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231E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5197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2EEE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81C5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6F08A64D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DE2F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D255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35CB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C7B02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BEEF8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F758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1551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EF6C2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14EFB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3DB1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CC69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9550D8" w:rsidRPr="009550D8" w14:paraId="4D769DB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E0C5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11C7D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2CE9B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0FAEB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AF292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B9D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56F50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027CF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81A3F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7D160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C2BA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41381579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8C95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3ECF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D12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6B00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F09F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1CE2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2A67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8BE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949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C919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F154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</w:tbl>
    <w:p w14:paraId="3728F775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63584EBA" w14:textId="0F1560E6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 w:rsidRP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7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Non Responden Insentif</w:t>
      </w:r>
    </w:p>
    <w:tbl>
      <w:tblPr>
        <w:tblW w:w="821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6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810"/>
        <w:gridCol w:w="810"/>
        <w:gridCol w:w="1051"/>
      </w:tblGrid>
      <w:tr w:rsidR="009550D8" w:rsidRPr="009550D8" w14:paraId="29508DD9" w14:textId="77777777" w:rsidTr="009550D8">
        <w:trPr>
          <w:trHeight w:val="260"/>
          <w:jc w:val="center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1D0E5F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R</w:t>
            </w:r>
          </w:p>
        </w:tc>
        <w:tc>
          <w:tcPr>
            <w:tcW w:w="0" w:type="auto"/>
            <w:gridSpan w:val="12"/>
            <w:shd w:val="clear" w:color="auto" w:fill="auto"/>
            <w:noWrap/>
            <w:vAlign w:val="center"/>
            <w:hideMark/>
          </w:tcPr>
          <w:p w14:paraId="4B7635B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INSENTIF (X3)</w:t>
            </w:r>
          </w:p>
        </w:tc>
        <w:tc>
          <w:tcPr>
            <w:tcW w:w="1051" w:type="dxa"/>
            <w:vMerge w:val="restart"/>
            <w:shd w:val="clear" w:color="auto" w:fill="auto"/>
            <w:noWrap/>
            <w:vAlign w:val="center"/>
            <w:hideMark/>
          </w:tcPr>
          <w:p w14:paraId="10F886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OTAL</w:t>
            </w:r>
          </w:p>
        </w:tc>
      </w:tr>
      <w:tr w:rsidR="009550D8" w:rsidRPr="009550D8" w14:paraId="32350A04" w14:textId="77777777" w:rsidTr="009550D8">
        <w:trPr>
          <w:trHeight w:val="260"/>
          <w:jc w:val="center"/>
        </w:trPr>
        <w:tc>
          <w:tcPr>
            <w:tcW w:w="0" w:type="auto"/>
            <w:vMerge/>
            <w:vAlign w:val="center"/>
            <w:hideMark/>
          </w:tcPr>
          <w:p w14:paraId="125E97C0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F0530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AE08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94E2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B52D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9EF2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BC58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905F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AA2D6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9C50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BB1D7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6634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F502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X3.12</w:t>
            </w:r>
          </w:p>
        </w:tc>
        <w:tc>
          <w:tcPr>
            <w:tcW w:w="1051" w:type="dxa"/>
            <w:vMerge/>
            <w:vAlign w:val="center"/>
            <w:hideMark/>
          </w:tcPr>
          <w:p w14:paraId="766F985C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</w:tr>
      <w:tr w:rsidR="009550D8" w:rsidRPr="009550D8" w14:paraId="6BEDF114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CE1A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D727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04C4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EC8B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C0F2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35CE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4CD12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0127E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6495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B995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B049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F0F4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E01F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473589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5</w:t>
            </w:r>
          </w:p>
        </w:tc>
      </w:tr>
      <w:tr w:rsidR="009550D8" w:rsidRPr="009550D8" w14:paraId="1776FCF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46755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0F71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7D5E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A3BF1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E5F0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70C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F0D6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5082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A46D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FEA0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56F68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3D01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7F82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7CD3B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9550D8" w:rsidRPr="009550D8" w14:paraId="7627413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374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2F449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66725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3CB9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A3BF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F6975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180E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EBDD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8A33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DFC75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EEA2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E1CE6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856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CD799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9550D8" w:rsidRPr="009550D8" w14:paraId="4909CB1D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FDFD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E771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EB02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B8E1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AE6A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43E26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51A8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814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C77A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A4C8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A373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8E1D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2A92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442135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9550D8" w:rsidRPr="009550D8" w14:paraId="1425FFC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C201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C2A5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5849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0D9E4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DB5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B35E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43BBF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8F8D2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2642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CC00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3C73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2A2A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A23D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1126AF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4</w:t>
            </w:r>
          </w:p>
        </w:tc>
      </w:tr>
      <w:tr w:rsidR="009550D8" w:rsidRPr="009550D8" w14:paraId="5E47CF86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D190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A7A5C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8F52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5CF3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30B7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DBD3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4659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F516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7366B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38C7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5538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58B4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1BB9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56B44F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</w:tr>
      <w:tr w:rsidR="009550D8" w:rsidRPr="009550D8" w14:paraId="5C40135D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F132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31FF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1EC8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F589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DD6C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1582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4441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95A7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4FA0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DA735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8851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288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28C6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194DE4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7</w:t>
            </w:r>
          </w:p>
        </w:tc>
      </w:tr>
      <w:tr w:rsidR="009550D8" w:rsidRPr="009550D8" w14:paraId="1BCAD86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33CF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B4A6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5603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C2B2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5503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726F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24C7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185D9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CC5F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6B0C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BBE6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3CD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91C5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3D630BD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2</w:t>
            </w:r>
          </w:p>
        </w:tc>
      </w:tr>
      <w:tr w:rsidR="009550D8" w:rsidRPr="009550D8" w14:paraId="5B2875BA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DCCD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BD9DD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5C9C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DD02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B715F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D36B0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BE608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8B26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4E84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397A7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1B2E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E5CB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C9D8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0786D8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46D6AD0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3955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7F11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EC5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4B9F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37E5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68EC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3283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E52A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A4C2B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DBE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1A58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B203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300B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D26715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5D6D5C71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B80B8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A01AA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2B71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A3A1E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5E61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D9E9A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E5CD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0162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199D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B089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938F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F4268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77799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277F65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2</w:t>
            </w:r>
          </w:p>
        </w:tc>
      </w:tr>
      <w:tr w:rsidR="009550D8" w:rsidRPr="009550D8" w14:paraId="589ABE86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8041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684A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F58D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3246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D7EC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914F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68D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54CE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87A0D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318A2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EE4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D34C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31CF5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13EBD0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77A834CB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8BEF0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5E8D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6488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CD0B6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3B085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BBEBF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582E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EAD7E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6886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001D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659A8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E563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33F7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2F9EBC3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159A4F6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FE38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C197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ECE41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F70D2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C0D0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158D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ECC2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0061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A917B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FF5B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5A11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5E96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C434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671E6F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2</w:t>
            </w:r>
          </w:p>
        </w:tc>
      </w:tr>
      <w:tr w:rsidR="009550D8" w:rsidRPr="009550D8" w14:paraId="4FE72C5E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E428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014E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2C79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2FEC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9F8AA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96AF0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5D6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D4B4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26E1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AFB3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9617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1BD20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5426D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5A642B8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7432B5A9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9DE6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ACC38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D5152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98C1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4120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8F81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79908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AAD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C5C6D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6A2EB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8E67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3447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ADC9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232597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7</w:t>
            </w:r>
          </w:p>
        </w:tc>
      </w:tr>
      <w:tr w:rsidR="009550D8" w:rsidRPr="009550D8" w14:paraId="48023771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70074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D35A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3DED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C6D0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353F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C3B4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F7029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2B98C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91B58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EEF48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28E1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1E6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B7A0C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8A0B3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2</w:t>
            </w:r>
          </w:p>
        </w:tc>
      </w:tr>
      <w:tr w:rsidR="009550D8" w:rsidRPr="009550D8" w14:paraId="16478CB4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15C0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8A593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8C7B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7266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C4F3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C23F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FF62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7AE2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4FD7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134D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813B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D2B1A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F605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6237EB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06061119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ED82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A8A9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8818E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3075E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277E1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1D6FD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58F8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35CB7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B44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FDE2C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F136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BEB03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7A73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3EA975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1</w:t>
            </w:r>
          </w:p>
        </w:tc>
      </w:tr>
      <w:tr w:rsidR="009550D8" w:rsidRPr="009550D8" w14:paraId="486A968E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CAA4C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2139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AA5B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84FF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4DFF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46FB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38580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95ADC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379B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4A0E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25CFE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A64C4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A0F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39BAA57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</w:tr>
      <w:tr w:rsidR="009550D8" w:rsidRPr="009550D8" w14:paraId="6290D89A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1E94A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38FC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4AA23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3D639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230C6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A0604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9A63D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F576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DAFFF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9BA0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6CC19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4B4D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DE19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4193EA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0</w:t>
            </w:r>
          </w:p>
        </w:tc>
      </w:tr>
      <w:tr w:rsidR="009550D8" w:rsidRPr="009550D8" w14:paraId="2FDFDA91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D268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F0BD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A9AF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B6F6C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275B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E6C6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4BD7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97187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92C50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9D8D0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3876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362D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71AB1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5BBE55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2</w:t>
            </w:r>
          </w:p>
        </w:tc>
      </w:tr>
      <w:tr w:rsidR="009550D8" w:rsidRPr="009550D8" w14:paraId="3ABE445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D0A7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B0BD6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5FCBF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21E7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C782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F7F42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5D6A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DA3D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7EB6B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34D3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97B0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4A097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58ED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58972D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3A842180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0A90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7243B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9BD3B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14E0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F4847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8B4CB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0A967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3C385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4A2FE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1CAA1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590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659F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A476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43554D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</w:tr>
      <w:tr w:rsidR="009550D8" w:rsidRPr="009550D8" w14:paraId="234B5693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5F5C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B1C7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32F01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30E3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A282C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7F0E6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58CC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A47C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4352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C0CF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D68AD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9924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28D69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7BCDBD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5</w:t>
            </w:r>
          </w:p>
        </w:tc>
      </w:tr>
      <w:tr w:rsidR="009550D8" w:rsidRPr="009550D8" w14:paraId="791EE01C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44FC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8B1B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B345B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86A8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0B09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7D19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3C2D0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7BF8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9C80E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A01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E28E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85405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27C1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4C5F251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9</w:t>
            </w:r>
          </w:p>
        </w:tc>
      </w:tr>
      <w:tr w:rsidR="009550D8" w:rsidRPr="009550D8" w14:paraId="5F872FD2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887C9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1FC42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B5FC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93EC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E95E7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D8C9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B153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D536A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9F107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4796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779DF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F38F2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C6B7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F7FA91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</w:tr>
      <w:tr w:rsidR="009550D8" w:rsidRPr="009550D8" w14:paraId="70FDE567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42825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8F823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83A22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F02C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E41F6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9627F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87DBE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C67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F68A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32BDA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A383D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5C1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E972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1BE3108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6</w:t>
            </w:r>
          </w:p>
        </w:tc>
      </w:tr>
      <w:tr w:rsidR="009550D8" w:rsidRPr="009550D8" w14:paraId="7F3788F8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56A2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B301A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5255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9F66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32F6C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321AC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39AF4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076F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458B5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FFE63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30BD9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E6980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644C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36D75DD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5</w:t>
            </w:r>
          </w:p>
        </w:tc>
      </w:tr>
      <w:tr w:rsidR="009550D8" w:rsidRPr="009550D8" w14:paraId="716F4877" w14:textId="77777777" w:rsidTr="009550D8">
        <w:trPr>
          <w:trHeight w:val="31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8E95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F99A7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A8D48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ED0E9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55736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38E0E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18D76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0B9F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FE1C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A4514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CDB72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F72D4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90D0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76A6A0A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5</w:t>
            </w:r>
          </w:p>
        </w:tc>
      </w:tr>
    </w:tbl>
    <w:p w14:paraId="4CE9C6D7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09370064" w14:textId="3B7D209B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8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Validitas Semangat Kerja</w:t>
      </w:r>
    </w:p>
    <w:p w14:paraId="7B9684B3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89"/>
        <w:gridCol w:w="979"/>
        <w:gridCol w:w="556"/>
        <w:gridCol w:w="557"/>
        <w:gridCol w:w="557"/>
        <w:gridCol w:w="557"/>
        <w:gridCol w:w="557"/>
        <w:gridCol w:w="557"/>
        <w:gridCol w:w="557"/>
        <w:gridCol w:w="557"/>
        <w:gridCol w:w="557"/>
        <w:gridCol w:w="557"/>
        <w:gridCol w:w="690"/>
      </w:tblGrid>
      <w:tr w:rsidR="009550D8" w:rsidRPr="009550D8" w14:paraId="041CAFCE" w14:textId="77777777" w:rsidTr="009550D8">
        <w:trPr>
          <w:cantSplit/>
        </w:trPr>
        <w:tc>
          <w:tcPr>
            <w:tcW w:w="0" w:type="auto"/>
            <w:gridSpan w:val="13"/>
            <w:shd w:val="clear" w:color="auto" w:fill="FFFFFF"/>
            <w:vAlign w:val="center"/>
          </w:tcPr>
          <w:p w14:paraId="586DB74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9550D8" w:rsidRPr="009550D8" w14:paraId="24FD4947" w14:textId="77777777" w:rsidTr="009550D8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5B912E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6BA750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CC221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E92BE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9B11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E0B59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485FF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3A54E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7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7CD8DA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8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3C119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9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1F4E8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B8694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9550D8" w:rsidRPr="009550D8" w14:paraId="455104E2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23F0E5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1</w:t>
            </w:r>
          </w:p>
        </w:tc>
        <w:tc>
          <w:tcPr>
            <w:tcW w:w="0" w:type="auto"/>
            <w:shd w:val="clear" w:color="auto" w:fill="E0E0E0"/>
          </w:tcPr>
          <w:p w14:paraId="6BAF04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440620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4FE8A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42675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2686A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0" w:type="auto"/>
            <w:shd w:val="clear" w:color="auto" w:fill="FFFFFF"/>
          </w:tcPr>
          <w:p w14:paraId="5AD5FE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A2D7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835AC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34D7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374F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4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FF06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0" w:type="auto"/>
            <w:shd w:val="clear" w:color="auto" w:fill="FFFFFF"/>
          </w:tcPr>
          <w:p w14:paraId="42B218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3FD0D52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503536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4731C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F0F78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3F9DEB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86015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931D2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0" w:type="auto"/>
            <w:shd w:val="clear" w:color="auto" w:fill="FFFFFF"/>
          </w:tcPr>
          <w:p w14:paraId="5777E2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0" w:type="auto"/>
            <w:shd w:val="clear" w:color="auto" w:fill="FFFFFF"/>
          </w:tcPr>
          <w:p w14:paraId="2D2B5B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0" w:type="auto"/>
            <w:shd w:val="clear" w:color="auto" w:fill="FFFFFF"/>
          </w:tcPr>
          <w:p w14:paraId="73695C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2C052A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D3627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01A353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73</w:t>
            </w:r>
          </w:p>
        </w:tc>
        <w:tc>
          <w:tcPr>
            <w:tcW w:w="0" w:type="auto"/>
            <w:shd w:val="clear" w:color="auto" w:fill="FFFFFF"/>
          </w:tcPr>
          <w:p w14:paraId="71D859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3AC832C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6DF4B6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FFB60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9B708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CD4A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B0C97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42E1C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7FA949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22C3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A7D9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4E84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4A36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2C8B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1FE4B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A54D26C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C3136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2</w:t>
            </w:r>
          </w:p>
        </w:tc>
        <w:tc>
          <w:tcPr>
            <w:tcW w:w="0" w:type="auto"/>
            <w:shd w:val="clear" w:color="auto" w:fill="E0E0E0"/>
          </w:tcPr>
          <w:p w14:paraId="46FD29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94014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A6F3E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8C0B1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36347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2ADE2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3CFD8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7B369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4</w:t>
            </w:r>
          </w:p>
        </w:tc>
        <w:tc>
          <w:tcPr>
            <w:tcW w:w="0" w:type="auto"/>
            <w:shd w:val="clear" w:color="auto" w:fill="FFFFFF"/>
          </w:tcPr>
          <w:p w14:paraId="28ED8E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C8169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CC21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1385D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0ED37FE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431931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8988A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F19265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2E098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D583E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D5DC7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21AD50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0" w:type="auto"/>
            <w:shd w:val="clear" w:color="auto" w:fill="FFFFFF"/>
          </w:tcPr>
          <w:p w14:paraId="10F6F11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0" w:type="auto"/>
            <w:shd w:val="clear" w:color="auto" w:fill="FFFFFF"/>
          </w:tcPr>
          <w:p w14:paraId="6C8C7D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0" w:type="auto"/>
            <w:shd w:val="clear" w:color="auto" w:fill="FFFFFF"/>
          </w:tcPr>
          <w:p w14:paraId="64A989D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0" w:type="auto"/>
            <w:shd w:val="clear" w:color="auto" w:fill="FFFFFF"/>
          </w:tcPr>
          <w:p w14:paraId="571B08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4310C4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75614D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29F982A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1789DE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F35E6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1C81A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BA0C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705B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6E68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3B3EB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4F2E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ADEC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B5C53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0B96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8E98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48F25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40FF8E5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1F9D61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3</w:t>
            </w:r>
          </w:p>
        </w:tc>
        <w:tc>
          <w:tcPr>
            <w:tcW w:w="0" w:type="auto"/>
            <w:shd w:val="clear" w:color="auto" w:fill="E0E0E0"/>
          </w:tcPr>
          <w:p w14:paraId="73A772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9E5DA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FBD0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5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470A4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062C0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8E39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63076B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C479B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23201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3645A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C0194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AA37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2360D82F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33CC41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E0C1D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1D04B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EF467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14379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48DFA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05CE65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0" w:type="auto"/>
            <w:shd w:val="clear" w:color="auto" w:fill="FFFFFF"/>
          </w:tcPr>
          <w:p w14:paraId="5A1E50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5807A9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0" w:type="auto"/>
            <w:shd w:val="clear" w:color="auto" w:fill="FFFFFF"/>
          </w:tcPr>
          <w:p w14:paraId="390D90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87253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4FBDA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3CF1CD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317861C6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555243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FFA9A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BFCDD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EC847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478CC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45BE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9D47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BB5F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64C21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B676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FF559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80B3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E6987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61DFCF8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24BC9C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4</w:t>
            </w:r>
          </w:p>
        </w:tc>
        <w:tc>
          <w:tcPr>
            <w:tcW w:w="0" w:type="auto"/>
            <w:shd w:val="clear" w:color="auto" w:fill="E0E0E0"/>
          </w:tcPr>
          <w:p w14:paraId="608A051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9F1CC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0" w:type="auto"/>
            <w:shd w:val="clear" w:color="auto" w:fill="FFFFFF"/>
          </w:tcPr>
          <w:p w14:paraId="3C3664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DBAA9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CFA82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170AC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A8371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F9FDB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2AD7B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469DB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C0BA4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5BB1B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4849DE58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077E87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C2B43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2CCEC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0" w:type="auto"/>
            <w:shd w:val="clear" w:color="auto" w:fill="FFFFFF"/>
          </w:tcPr>
          <w:p w14:paraId="4A979D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3575469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F223C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0F7675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0" w:type="auto"/>
            <w:shd w:val="clear" w:color="auto" w:fill="FFFFFF"/>
          </w:tcPr>
          <w:p w14:paraId="4E901C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099E19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0" w:type="auto"/>
            <w:shd w:val="clear" w:color="auto" w:fill="FFFFFF"/>
          </w:tcPr>
          <w:p w14:paraId="114F748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0" w:type="auto"/>
            <w:shd w:val="clear" w:color="auto" w:fill="FFFFFF"/>
          </w:tcPr>
          <w:p w14:paraId="30374B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44C8E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17FC62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BCBE08F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54E39F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B5B66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C802B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1C85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37846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DF73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85F01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B6D8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49DD0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55BF6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4155B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5F13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7C9E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522DADB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772B6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5</w:t>
            </w:r>
          </w:p>
        </w:tc>
        <w:tc>
          <w:tcPr>
            <w:tcW w:w="0" w:type="auto"/>
            <w:shd w:val="clear" w:color="auto" w:fill="E0E0E0"/>
          </w:tcPr>
          <w:p w14:paraId="36C0C9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CF96D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7EE29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6B2401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F518E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1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6C6E8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7D42B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18897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032116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BD1FA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17489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EDCBB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560BF1F0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7532AF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49392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C5D9C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0" w:type="auto"/>
            <w:shd w:val="clear" w:color="auto" w:fill="FFFFFF"/>
          </w:tcPr>
          <w:p w14:paraId="4E45F3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5</w:t>
            </w:r>
          </w:p>
        </w:tc>
        <w:tc>
          <w:tcPr>
            <w:tcW w:w="0" w:type="auto"/>
            <w:shd w:val="clear" w:color="auto" w:fill="FFFFFF"/>
          </w:tcPr>
          <w:p w14:paraId="6C96D9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6</w:t>
            </w:r>
          </w:p>
        </w:tc>
        <w:tc>
          <w:tcPr>
            <w:tcW w:w="0" w:type="auto"/>
            <w:shd w:val="clear" w:color="auto" w:fill="FFFFFF"/>
          </w:tcPr>
          <w:p w14:paraId="723180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3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018C0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00AA0F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71ED26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147A21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C678C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0" w:type="auto"/>
            <w:shd w:val="clear" w:color="auto" w:fill="FFFFFF"/>
          </w:tcPr>
          <w:p w14:paraId="1B7FA5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0B04E6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A2D90D1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234D6B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C157D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F7E93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5DEBA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9F90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7CD9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A313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B3750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1571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BB26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BF02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C981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6881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B18C108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119A1F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6</w:t>
            </w:r>
          </w:p>
        </w:tc>
        <w:tc>
          <w:tcPr>
            <w:tcW w:w="0" w:type="auto"/>
            <w:shd w:val="clear" w:color="auto" w:fill="E0E0E0"/>
          </w:tcPr>
          <w:p w14:paraId="7F67DD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EB962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8F18D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DE23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60F2D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F567D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41426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41B0A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6E3D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C4D18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4A968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0" w:type="auto"/>
            <w:shd w:val="clear" w:color="auto" w:fill="FFFFFF"/>
          </w:tcPr>
          <w:p w14:paraId="5212822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2E1FFBD6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6FB20A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C524B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C2B181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0" w:type="auto"/>
            <w:shd w:val="clear" w:color="auto" w:fill="FFFFFF"/>
          </w:tcPr>
          <w:p w14:paraId="3C4890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0</w:t>
            </w:r>
          </w:p>
        </w:tc>
        <w:tc>
          <w:tcPr>
            <w:tcW w:w="0" w:type="auto"/>
            <w:shd w:val="clear" w:color="auto" w:fill="FFFFFF"/>
          </w:tcPr>
          <w:p w14:paraId="46D7F1D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6566AB8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2ED08B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195E4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3E7B8D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24E672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37B4C6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2D35179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0" w:type="auto"/>
            <w:shd w:val="clear" w:color="auto" w:fill="FFFFFF"/>
          </w:tcPr>
          <w:p w14:paraId="68D77E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6DDB44E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1C0D15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CF2A1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31BA4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68B99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49C62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E862B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C46A5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D4EB4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F6572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EB8E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4D852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E5B29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C0214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6BEA1689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25B1C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7</w:t>
            </w:r>
          </w:p>
        </w:tc>
        <w:tc>
          <w:tcPr>
            <w:tcW w:w="0" w:type="auto"/>
            <w:shd w:val="clear" w:color="auto" w:fill="E0E0E0"/>
          </w:tcPr>
          <w:p w14:paraId="6C6076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BA247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B9E11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4</w:t>
            </w:r>
          </w:p>
        </w:tc>
        <w:tc>
          <w:tcPr>
            <w:tcW w:w="0" w:type="auto"/>
            <w:shd w:val="clear" w:color="auto" w:fill="FFFFFF"/>
          </w:tcPr>
          <w:p w14:paraId="6A1916A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F87DC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A17FC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51CC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27F2C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D99BC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DD2C6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A143E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0" w:type="auto"/>
            <w:shd w:val="clear" w:color="auto" w:fill="FFFFFF"/>
          </w:tcPr>
          <w:p w14:paraId="35A091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520DA893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0E6F6C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390DF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7EC541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506265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5</w:t>
            </w:r>
          </w:p>
        </w:tc>
        <w:tc>
          <w:tcPr>
            <w:tcW w:w="0" w:type="auto"/>
            <w:shd w:val="clear" w:color="auto" w:fill="FFFFFF"/>
          </w:tcPr>
          <w:p w14:paraId="69D118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0" w:type="auto"/>
            <w:shd w:val="clear" w:color="auto" w:fill="FFFFFF"/>
          </w:tcPr>
          <w:p w14:paraId="15A6424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  <w:tc>
          <w:tcPr>
            <w:tcW w:w="0" w:type="auto"/>
            <w:shd w:val="clear" w:color="auto" w:fill="FFFFFF"/>
          </w:tcPr>
          <w:p w14:paraId="2648FB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58D30A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34A34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0DC209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7DA19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50A0C9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0" w:type="auto"/>
            <w:shd w:val="clear" w:color="auto" w:fill="FFFFFF"/>
          </w:tcPr>
          <w:p w14:paraId="4D9116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512BC97E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7108E7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DA6A4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CF4F1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BD3E5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B089C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46F02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1C07D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9612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4FCD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88B9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33B1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1AF6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73D1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2BA550E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17DDB8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8</w:t>
            </w:r>
          </w:p>
        </w:tc>
        <w:tc>
          <w:tcPr>
            <w:tcW w:w="0" w:type="auto"/>
            <w:shd w:val="clear" w:color="auto" w:fill="E0E0E0"/>
          </w:tcPr>
          <w:p w14:paraId="2FEB67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4EC89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167EF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B5DD1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94C86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2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7DAA9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AB4CC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50A8C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0C5B1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B31DE9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34AA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67F0A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38D75D1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715DDF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94CE9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69AAA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6836F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2</w:t>
            </w:r>
          </w:p>
        </w:tc>
        <w:tc>
          <w:tcPr>
            <w:tcW w:w="0" w:type="auto"/>
            <w:shd w:val="clear" w:color="auto" w:fill="FFFFFF"/>
          </w:tcPr>
          <w:p w14:paraId="7B6548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79614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0</w:t>
            </w:r>
          </w:p>
        </w:tc>
        <w:tc>
          <w:tcPr>
            <w:tcW w:w="0" w:type="auto"/>
            <w:shd w:val="clear" w:color="auto" w:fill="FFFFFF"/>
          </w:tcPr>
          <w:p w14:paraId="53A77C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B5262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0291C2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CE6EC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320309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98E97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0" w:type="auto"/>
            <w:shd w:val="clear" w:color="auto" w:fill="FFFFFF"/>
          </w:tcPr>
          <w:p w14:paraId="2E5DE7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0AEFEF8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44EDC5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0CF81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3A4E2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7FFF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47EC2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FB10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3C4AB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AF3A3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FC1AA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BD30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BF1B2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4EB8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F8B7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B2ECDD5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4785A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9</w:t>
            </w:r>
          </w:p>
        </w:tc>
        <w:tc>
          <w:tcPr>
            <w:tcW w:w="0" w:type="auto"/>
            <w:shd w:val="clear" w:color="auto" w:fill="E0E0E0"/>
          </w:tcPr>
          <w:p w14:paraId="182EAB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16F62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4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91BD5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BD8B2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332D6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05C58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1B44D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D0845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535E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6550F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84195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094F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7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DD0D858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5D9B3A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71F02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6BAF10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361188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59B092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5E25D4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820E7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2</w:t>
            </w:r>
          </w:p>
        </w:tc>
        <w:tc>
          <w:tcPr>
            <w:tcW w:w="0" w:type="auto"/>
            <w:shd w:val="clear" w:color="auto" w:fill="FFFFFF"/>
          </w:tcPr>
          <w:p w14:paraId="61686A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7DC0F2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E238C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4C115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E7431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A91FE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6348E1B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100873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F382D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926A2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3D65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5C84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5D2E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9DC87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C40FC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1F05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10DE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2339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963526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5D09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60E41417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93C8E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0" w:type="auto"/>
            <w:shd w:val="clear" w:color="auto" w:fill="E0E0E0"/>
          </w:tcPr>
          <w:p w14:paraId="7331E0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B7F02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32</w:t>
            </w:r>
          </w:p>
        </w:tc>
        <w:tc>
          <w:tcPr>
            <w:tcW w:w="0" w:type="auto"/>
            <w:shd w:val="clear" w:color="auto" w:fill="FFFFFF"/>
          </w:tcPr>
          <w:p w14:paraId="3299F8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E834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23FEF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9C862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76D17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55</w:t>
            </w:r>
          </w:p>
        </w:tc>
        <w:tc>
          <w:tcPr>
            <w:tcW w:w="0" w:type="auto"/>
            <w:shd w:val="clear" w:color="auto" w:fill="FFFFFF"/>
          </w:tcPr>
          <w:p w14:paraId="3F33FE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26</w:t>
            </w:r>
          </w:p>
        </w:tc>
        <w:tc>
          <w:tcPr>
            <w:tcW w:w="0" w:type="auto"/>
            <w:shd w:val="clear" w:color="auto" w:fill="FFFFFF"/>
          </w:tcPr>
          <w:p w14:paraId="48A738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5229D4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9D94D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074837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E2AFCBE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28E3A87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0C2F5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261B2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73</w:t>
            </w:r>
          </w:p>
        </w:tc>
        <w:tc>
          <w:tcPr>
            <w:tcW w:w="0" w:type="auto"/>
            <w:shd w:val="clear" w:color="auto" w:fill="FFFFFF"/>
          </w:tcPr>
          <w:p w14:paraId="49119E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43F1B9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2B55D8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1771EF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08F14A9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54</w:t>
            </w:r>
          </w:p>
        </w:tc>
        <w:tc>
          <w:tcPr>
            <w:tcW w:w="0" w:type="auto"/>
            <w:shd w:val="clear" w:color="auto" w:fill="FFFFFF"/>
          </w:tcPr>
          <w:p w14:paraId="2BC77A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78</w:t>
            </w:r>
          </w:p>
        </w:tc>
        <w:tc>
          <w:tcPr>
            <w:tcW w:w="0" w:type="auto"/>
            <w:shd w:val="clear" w:color="auto" w:fill="FFFFFF"/>
          </w:tcPr>
          <w:p w14:paraId="1EAE37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6</w:t>
            </w:r>
          </w:p>
        </w:tc>
        <w:tc>
          <w:tcPr>
            <w:tcW w:w="0" w:type="auto"/>
            <w:shd w:val="clear" w:color="auto" w:fill="FFFFFF"/>
          </w:tcPr>
          <w:p w14:paraId="1C858B5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4A3F2B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46FC0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A05FF1A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522EF2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E2AF3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0C76B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859E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A16B2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DC55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BE14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29D1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69693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6F562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EE10E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AE47D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B76E0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B33DC72" w14:textId="77777777" w:rsidTr="009550D8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318779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0" w:type="auto"/>
            <w:shd w:val="clear" w:color="auto" w:fill="E0E0E0"/>
          </w:tcPr>
          <w:p w14:paraId="5CAFB7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C1E16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443F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A4950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9DC4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4864B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0AE0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6057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DFDF0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0A02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7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51EAC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4DD5C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9550D8" w:rsidRPr="009550D8" w14:paraId="6F36D117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2F9CD1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E270E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B6C27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F3F82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26F9D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F097B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9C2EE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6334F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978E9D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EB0DB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1DA7A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5ABDC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D2D55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550D8" w:rsidRPr="009550D8" w14:paraId="2DE1354D" w14:textId="77777777" w:rsidTr="009550D8">
        <w:trPr>
          <w:cantSplit/>
        </w:trPr>
        <w:tc>
          <w:tcPr>
            <w:tcW w:w="0" w:type="auto"/>
            <w:vMerge/>
            <w:shd w:val="clear" w:color="auto" w:fill="E0E0E0"/>
          </w:tcPr>
          <w:p w14:paraId="250050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18145D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043A55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2A51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8958C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C36F6D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A8B0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8C19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EACD3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31AE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F0B93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8FD6A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CFE2B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6271E1FD" w14:textId="77777777" w:rsidTr="009550D8">
        <w:trPr>
          <w:cantSplit/>
        </w:trPr>
        <w:tc>
          <w:tcPr>
            <w:tcW w:w="0" w:type="auto"/>
            <w:gridSpan w:val="13"/>
            <w:shd w:val="clear" w:color="auto" w:fill="FFFFFF"/>
          </w:tcPr>
          <w:p w14:paraId="33C6889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9550D8" w:rsidRPr="009550D8" w14:paraId="45DED738" w14:textId="77777777" w:rsidTr="009550D8">
        <w:trPr>
          <w:cantSplit/>
        </w:trPr>
        <w:tc>
          <w:tcPr>
            <w:tcW w:w="0" w:type="auto"/>
            <w:gridSpan w:val="13"/>
            <w:shd w:val="clear" w:color="auto" w:fill="FFFFFF"/>
          </w:tcPr>
          <w:p w14:paraId="45F793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10F36267" w14:textId="77777777" w:rsidR="009550D8" w:rsidRPr="009550D8" w:rsidRDefault="009550D8" w:rsidP="009550D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1A72EE36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13991967" w14:textId="453DE76C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9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Validitas Fasilitas Kerja</w:t>
      </w:r>
    </w:p>
    <w:p w14:paraId="4047A5A9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1"/>
        <w:gridCol w:w="1011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  <w:gridCol w:w="601"/>
        <w:gridCol w:w="601"/>
        <w:gridCol w:w="601"/>
        <w:gridCol w:w="601"/>
        <w:gridCol w:w="601"/>
        <w:gridCol w:w="711"/>
      </w:tblGrid>
      <w:tr w:rsidR="009550D8" w:rsidRPr="009550D8" w14:paraId="1A633918" w14:textId="77777777" w:rsidTr="009550D8">
        <w:trPr>
          <w:cantSplit/>
          <w:jc w:val="center"/>
        </w:trPr>
        <w:tc>
          <w:tcPr>
            <w:tcW w:w="8075" w:type="dxa"/>
            <w:gridSpan w:val="17"/>
            <w:shd w:val="clear" w:color="auto" w:fill="FFFFFF"/>
            <w:vAlign w:val="center"/>
          </w:tcPr>
          <w:p w14:paraId="17AB1C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9550D8" w:rsidRPr="009550D8" w14:paraId="35551212" w14:textId="77777777" w:rsidTr="009550D8">
        <w:trPr>
          <w:cantSplit/>
          <w:jc w:val="center"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6B9201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5B3EED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81A93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E93B12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300B7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D9742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EDE45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0295A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D87E9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8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20D01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7F18C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8A172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4C36E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864B5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A8129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4</w:t>
            </w:r>
          </w:p>
        </w:tc>
        <w:tc>
          <w:tcPr>
            <w:tcW w:w="679" w:type="dxa"/>
            <w:shd w:val="clear" w:color="auto" w:fill="FFFFFF"/>
            <w:vAlign w:val="bottom"/>
          </w:tcPr>
          <w:p w14:paraId="682D85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9550D8" w:rsidRPr="009550D8" w14:paraId="6FA63FFC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1BA2FC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</w:t>
            </w:r>
          </w:p>
        </w:tc>
        <w:tc>
          <w:tcPr>
            <w:tcW w:w="0" w:type="auto"/>
            <w:shd w:val="clear" w:color="auto" w:fill="E0E0E0"/>
          </w:tcPr>
          <w:p w14:paraId="56C4654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76DDB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C8BFD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9A0B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DB143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48692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9B84D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7806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AFD1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CF696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AFBC9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87EE7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7721F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01C68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CD9D3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3B9574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00386E1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7F187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7F3BA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C5924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2DAED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3D1DE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155013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BFAD7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117A2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2B742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B7FABA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1BE9F1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8CF6F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8EB09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BD05A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300C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552D2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3561B3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3D1DDCE2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FE33B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B7F8E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789C5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B5E40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CE80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25E61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F967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0A8D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E9D0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F857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48F4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C931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C8C6E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74D0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65BE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4654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5D1657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A9F160C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DAFB18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2</w:t>
            </w:r>
          </w:p>
        </w:tc>
        <w:tc>
          <w:tcPr>
            <w:tcW w:w="0" w:type="auto"/>
            <w:shd w:val="clear" w:color="auto" w:fill="E0E0E0"/>
          </w:tcPr>
          <w:p w14:paraId="18396E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E5D10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3476C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60763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479E5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35537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440A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85D84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6A57C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A840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2B4FFC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4C683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E9CE9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4BB69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4C3A8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21216E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0F93252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41D9D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F25B6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4CCA81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A5925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909A4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1E61E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41C72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26564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6CE35B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FEF30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6153C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7D1DD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92C44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24085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0403C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6A2B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679" w:type="dxa"/>
            <w:shd w:val="clear" w:color="auto" w:fill="FFFFFF"/>
          </w:tcPr>
          <w:p w14:paraId="031252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4F686E9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30C5E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C8C056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2B7F3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F4CB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278F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C774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9DA4E9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060C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08A7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1E6C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237F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E59A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5BDF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1A183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5035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1504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5D4BEE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A1C9C6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0A27D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3</w:t>
            </w:r>
          </w:p>
        </w:tc>
        <w:tc>
          <w:tcPr>
            <w:tcW w:w="0" w:type="auto"/>
            <w:shd w:val="clear" w:color="auto" w:fill="E0E0E0"/>
          </w:tcPr>
          <w:p w14:paraId="34BDFD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7AC07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DB556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0C1DB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80BF5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DD661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45FC8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999B8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95430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DCF9A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7752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CACD7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C3CE4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BCCE2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E25424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666CE1B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26704F45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6A8CA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463C0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1EE4A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DA62B6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5ADB81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321665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0347E3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8DBAC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E774E2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1FDF9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074A00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3CF400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77B8B2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9C583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FEFEF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52CF2E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679" w:type="dxa"/>
            <w:shd w:val="clear" w:color="auto" w:fill="FFFFFF"/>
          </w:tcPr>
          <w:p w14:paraId="7127FF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123C36DD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D9DD0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A5D2E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3BCE2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37BB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51658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536A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C32A2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8B8B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650D1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8B3E3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821FB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B72A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FEC79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0690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CDD17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8E7E3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431EDE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7259870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B1169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4</w:t>
            </w:r>
          </w:p>
        </w:tc>
        <w:tc>
          <w:tcPr>
            <w:tcW w:w="0" w:type="auto"/>
            <w:shd w:val="clear" w:color="auto" w:fill="E0E0E0"/>
          </w:tcPr>
          <w:p w14:paraId="5607E8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86A85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98371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2A156E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28FAC7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CD835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D7D31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6EA7F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206E5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35493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4655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3931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3A74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69439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6CE0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7EF8BA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594B2655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855C6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DB660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8AE98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D2642B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FD9EE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69F68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C82C6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006D9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D970E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DCD2A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2E28A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0" w:type="auto"/>
            <w:shd w:val="clear" w:color="auto" w:fill="FFFFFF"/>
          </w:tcPr>
          <w:p w14:paraId="07E7E26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5E599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43BEF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A5244A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1203E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0D0A25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2FB345E6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30A73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2F45F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3FDB82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8DBA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39C68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8107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2FDFC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4C0439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EED80E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77B6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AD95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4813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1C87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684E9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EC3F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93AE4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234BD8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5FA2EA9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0B8D42B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5</w:t>
            </w:r>
          </w:p>
        </w:tc>
        <w:tc>
          <w:tcPr>
            <w:tcW w:w="0" w:type="auto"/>
            <w:shd w:val="clear" w:color="auto" w:fill="E0E0E0"/>
          </w:tcPr>
          <w:p w14:paraId="4544A5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57D67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6F589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B469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8328A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6099C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9CC00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23900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E1BD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3B33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43FCAA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4ED19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0CC8F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2B8CA1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62E7B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2041C3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BB664A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9DCCD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6D5EB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7ACCA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ACF92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82809E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102A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E2FAD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2610E9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1C9C5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4B5619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6EF4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49AD7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3963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BB63A9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8F17B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0" w:type="auto"/>
            <w:shd w:val="clear" w:color="auto" w:fill="FFFFFF"/>
          </w:tcPr>
          <w:p w14:paraId="5321C8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52199D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34D2331C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F3F53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B78D5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5906F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101A1A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6A2C87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F1B72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0B39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A67B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E9A2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91B29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11D6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1676F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1AD7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C55F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6EAEB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6621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42182F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8B4277B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7EFF78C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6</w:t>
            </w:r>
          </w:p>
        </w:tc>
        <w:tc>
          <w:tcPr>
            <w:tcW w:w="0" w:type="auto"/>
            <w:shd w:val="clear" w:color="auto" w:fill="E0E0E0"/>
          </w:tcPr>
          <w:p w14:paraId="29C999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6006B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928CB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D1B16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27C9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6B1D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056BE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AD994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81256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296CE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7555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66DA1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6E29E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DB58B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E6AC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3F833C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5FD344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25B69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7F03E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69795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04FD2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1497C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35D0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A891B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901D7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06B6FE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549DE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DE3F9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5DFA29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123E9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9B48B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E53FF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76A79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2AB17C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0032C00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DCAA9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2D3D3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364F7B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7F0B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BDFA1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36BF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5678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5298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BF1D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5CECE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C24F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E76E8E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D2A0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62E3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B6D4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9FB1A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4133ED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E21189B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5FD716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7</w:t>
            </w:r>
          </w:p>
        </w:tc>
        <w:tc>
          <w:tcPr>
            <w:tcW w:w="0" w:type="auto"/>
            <w:shd w:val="clear" w:color="auto" w:fill="E0E0E0"/>
          </w:tcPr>
          <w:p w14:paraId="56F48AB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E7A278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4A73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63733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ECF35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E4B2B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CAFF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AA76A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39B02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CC0B8E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88224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3B762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3D7D9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B08A4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A688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00BEAD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5FE6A3A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6B9CE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144063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9AE6E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3DF6E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D8BB0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2FCD2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83627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095FD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4537FE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102FC1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31583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B638C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0" w:type="auto"/>
            <w:shd w:val="clear" w:color="auto" w:fill="FFFFFF"/>
          </w:tcPr>
          <w:p w14:paraId="7508C5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C87CD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30E1F1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6FB6A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562F0C7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3C30E9C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C3E1E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636D92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13564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5EE4E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7FC1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3851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E9657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AB30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7F908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AD8E5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DF045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AB661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B7924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7464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5045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7951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243DD9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159680F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1D146B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1.8</w:t>
            </w:r>
          </w:p>
        </w:tc>
        <w:tc>
          <w:tcPr>
            <w:tcW w:w="0" w:type="auto"/>
            <w:shd w:val="clear" w:color="auto" w:fill="E0E0E0"/>
          </w:tcPr>
          <w:p w14:paraId="337214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A8A17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A1F9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6EB9A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79025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0064F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327B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B78E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E4768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7A452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5F7B5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AE813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42EAC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9653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B06BF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7CDBA5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646A68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DF9AE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EB8FC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9BA1B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3BBE9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04AA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4D003D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42A0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015FC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672FC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43B5DB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4868E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9278B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D328F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7BCCC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10719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867F9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07D7363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2F8287BA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F6E7F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D1492A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94B6A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40F2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F9124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E267A7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34FB1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90EB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EA996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0940B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051E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87E423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BF96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6FE31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CE212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ED97B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086F43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1D28EE4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D9DB7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9</w:t>
            </w:r>
          </w:p>
        </w:tc>
        <w:tc>
          <w:tcPr>
            <w:tcW w:w="0" w:type="auto"/>
            <w:shd w:val="clear" w:color="auto" w:fill="E0E0E0"/>
          </w:tcPr>
          <w:p w14:paraId="668DB8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5E9E5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91446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9D4ADD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F1E29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32E2B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495B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24515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F5D66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D3A3E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E7485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57348F4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6693F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B51D5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5343DC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203379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5E911D69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5C0C0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EA042E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5330A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23542B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04D2C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6BA9DD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  <w:tc>
          <w:tcPr>
            <w:tcW w:w="0" w:type="auto"/>
            <w:shd w:val="clear" w:color="auto" w:fill="FFFFFF"/>
          </w:tcPr>
          <w:p w14:paraId="6EB626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CEDE7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2DCBEF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C0A4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07591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0954669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0" w:type="auto"/>
            <w:shd w:val="clear" w:color="auto" w:fill="FFFFFF"/>
          </w:tcPr>
          <w:p w14:paraId="05F119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0D5EED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0DB6C7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81CFE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4B4985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15B2E31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0222B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9E8A5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D2B96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C3CC69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9A8C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E1A81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F46F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5E8E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7C61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B8A1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71EDF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6B95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85DC6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938E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CFE6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C5CB1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280CFF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DBD6908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0ABE9A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0</w:t>
            </w:r>
          </w:p>
        </w:tc>
        <w:tc>
          <w:tcPr>
            <w:tcW w:w="0" w:type="auto"/>
            <w:shd w:val="clear" w:color="auto" w:fill="E0E0E0"/>
          </w:tcPr>
          <w:p w14:paraId="4D290D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B04A3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F41C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EECEA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1FDE6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486A35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34C7B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DEFE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8E3EF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B630B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1B238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D3E2D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55B6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43449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8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0637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7A7A37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46D1BC38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67332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C6ABC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5CE95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4B2E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C4DDD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422669B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6B215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8F94E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F37FB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4</w:t>
            </w:r>
          </w:p>
        </w:tc>
        <w:tc>
          <w:tcPr>
            <w:tcW w:w="0" w:type="auto"/>
            <w:shd w:val="clear" w:color="auto" w:fill="FFFFFF"/>
          </w:tcPr>
          <w:p w14:paraId="01A99C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2EB2B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29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2E710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257AFE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A7BAF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5FB9F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511533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679" w:type="dxa"/>
            <w:shd w:val="clear" w:color="auto" w:fill="FFFFFF"/>
          </w:tcPr>
          <w:p w14:paraId="35778F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9ED9BED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772E8E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01EB7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568BC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11D2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BCD3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098F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C33FC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7331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4A64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BF509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6EBF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B445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7DCD5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F7F1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FDB5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16E4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4C4123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2D73E9A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B83C5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1</w:t>
            </w:r>
          </w:p>
        </w:tc>
        <w:tc>
          <w:tcPr>
            <w:tcW w:w="0" w:type="auto"/>
            <w:shd w:val="clear" w:color="auto" w:fill="E0E0E0"/>
          </w:tcPr>
          <w:p w14:paraId="79375A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BA23D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A1FA8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8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B87A1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D3D5A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BAA0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3B335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29F6C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DED3D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158B3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2F068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BEE92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A7F6C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833A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65729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28DF8A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FDF4F16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6895F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F153B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C8F1A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9025E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AFA5A6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16AC2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7BBA64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4E7423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6E52A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0A7D1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12FB6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1E827D1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F052A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44ACB1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45D65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FCFD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679" w:type="dxa"/>
            <w:shd w:val="clear" w:color="auto" w:fill="FFFFFF"/>
          </w:tcPr>
          <w:p w14:paraId="0D96DE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B5785AD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4EA033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08B2B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6210B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B39C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848E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5526E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66B5C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FC0BD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3F4F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D101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83099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B90BE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AFA5F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21C2E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304BE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DDD86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76879B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A7EAC39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77B010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2</w:t>
            </w:r>
          </w:p>
        </w:tc>
        <w:tc>
          <w:tcPr>
            <w:tcW w:w="0" w:type="auto"/>
            <w:shd w:val="clear" w:color="auto" w:fill="E0E0E0"/>
          </w:tcPr>
          <w:p w14:paraId="386FD9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5EF8C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1F87E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50D03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F4186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FC2C9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B13C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06631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B961F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930FF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7C3BD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B3C89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66DD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15548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BB8F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697EA4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4E0CD1E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8A1EA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6B15B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D04A4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619F98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D85B0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CCEAC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FAF2A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DFDBA7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9E7B5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292DF81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39421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44E8BC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F8ADF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DA0D2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1DAC33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</w:tcPr>
          <w:p w14:paraId="723471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679" w:type="dxa"/>
            <w:shd w:val="clear" w:color="auto" w:fill="FFFFFF"/>
          </w:tcPr>
          <w:p w14:paraId="60EBB8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67D2D56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CDC75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094F5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D8B26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496B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1BF65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6B434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48D2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6AD96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811A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FD959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58CE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9E571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4534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F965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B154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F09A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0B5F6A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52EE3B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6B412CA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3</w:t>
            </w:r>
          </w:p>
        </w:tc>
        <w:tc>
          <w:tcPr>
            <w:tcW w:w="0" w:type="auto"/>
            <w:shd w:val="clear" w:color="auto" w:fill="E0E0E0"/>
          </w:tcPr>
          <w:p w14:paraId="3E5A2E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4B1E5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BF3E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DD6C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FA3CD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A0F062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D6C0C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3A30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471F6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3128F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A0C13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8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C6576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B7028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8BC359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76099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1FE8E8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19D8D0B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2E279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550DA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9C8BDA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52035E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FC022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68F0BF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6FC42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6</w:t>
            </w:r>
          </w:p>
        </w:tc>
        <w:tc>
          <w:tcPr>
            <w:tcW w:w="0" w:type="auto"/>
            <w:shd w:val="clear" w:color="auto" w:fill="FFFFFF"/>
          </w:tcPr>
          <w:p w14:paraId="469950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2A7E6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34AC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5C97D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DCEEC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665CA4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26DD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4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D0142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645A3E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</w:tcPr>
          <w:p w14:paraId="752042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E7DDCE0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438DB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43680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9ED28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A474E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C8D3F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1D83F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157E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A226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E9A93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B22D1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1C7BC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69186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7D0E4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3DE20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A463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7F6F5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6FDEB9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5CADFC7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D8F64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1.14</w:t>
            </w:r>
          </w:p>
        </w:tc>
        <w:tc>
          <w:tcPr>
            <w:tcW w:w="0" w:type="auto"/>
            <w:shd w:val="clear" w:color="auto" w:fill="E0E0E0"/>
          </w:tcPr>
          <w:p w14:paraId="111713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D4F16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E1A4C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1E912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565221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3D9589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427A3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FC46D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A5F8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7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33B89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4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0CC6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1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B1D43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CAA30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82357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0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ED14E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79" w:type="dxa"/>
            <w:shd w:val="clear" w:color="auto" w:fill="FFFFFF"/>
          </w:tcPr>
          <w:p w14:paraId="3ECF67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C5014C6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2F798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F99C4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912FF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8F0A96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3A05F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2A8C59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53FD3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CA003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1B8D07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A226B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57A5A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1FE7E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5B47D6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E0B62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45CFF1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5578F2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9" w:type="dxa"/>
            <w:shd w:val="clear" w:color="auto" w:fill="FFFFFF"/>
          </w:tcPr>
          <w:p w14:paraId="1BFB8C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0706C909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739C0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D9CCC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35088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A48B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88D1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CC46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C879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5E970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7B78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BE93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82947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B779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C878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D6D2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853D9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3D169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63C491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F9D0AF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A5B092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0" w:type="auto"/>
            <w:shd w:val="clear" w:color="auto" w:fill="E0E0E0"/>
          </w:tcPr>
          <w:p w14:paraId="017A0C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24EED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F6C5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F0F0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F4D64C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5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20EB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4F3D4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91972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03BF2D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6E00B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C1E8A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AA3D37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F470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8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9BD3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6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1D7F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79" w:type="dxa"/>
            <w:shd w:val="clear" w:color="auto" w:fill="FFFFFF"/>
          </w:tcPr>
          <w:p w14:paraId="50BF22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9550D8" w:rsidRPr="009550D8" w14:paraId="69BFF056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6BA38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11210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6D128C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BA028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A4AFA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978BDD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818BE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84E07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48B6A4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377E08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8ECAB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A6CD0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7C00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F2C35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E16B4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826FD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679" w:type="dxa"/>
            <w:shd w:val="clear" w:color="auto" w:fill="FFFFFF"/>
            <w:vAlign w:val="center"/>
          </w:tcPr>
          <w:p w14:paraId="6AE8382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550D8" w:rsidRPr="009550D8" w14:paraId="4F63EBEE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373F2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123B46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70176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38B4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7DEE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A3840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B01CB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EE2CB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D979A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1CDD0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A5795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1F9D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DBFA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22F19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E878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508A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679" w:type="dxa"/>
            <w:shd w:val="clear" w:color="auto" w:fill="FFFFFF"/>
          </w:tcPr>
          <w:p w14:paraId="64D80C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DA1D9E4" w14:textId="77777777" w:rsidTr="009550D8">
        <w:trPr>
          <w:cantSplit/>
          <w:jc w:val="center"/>
        </w:trPr>
        <w:tc>
          <w:tcPr>
            <w:tcW w:w="8075" w:type="dxa"/>
            <w:gridSpan w:val="17"/>
            <w:shd w:val="clear" w:color="auto" w:fill="FFFFFF"/>
          </w:tcPr>
          <w:p w14:paraId="475EDF1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9550D8" w:rsidRPr="009550D8" w14:paraId="186148C0" w14:textId="77777777" w:rsidTr="009550D8">
        <w:trPr>
          <w:cantSplit/>
          <w:jc w:val="center"/>
        </w:trPr>
        <w:tc>
          <w:tcPr>
            <w:tcW w:w="8075" w:type="dxa"/>
            <w:gridSpan w:val="17"/>
            <w:shd w:val="clear" w:color="auto" w:fill="FFFFFF"/>
          </w:tcPr>
          <w:p w14:paraId="6530B3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6730BEE5" w14:textId="77777777" w:rsidR="009550D8" w:rsidRPr="009550D8" w:rsidRDefault="009550D8" w:rsidP="009550D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3C40D753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12666968" w14:textId="45CADFA7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0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Validitas Iklim Kerja</w:t>
      </w:r>
    </w:p>
    <w:p w14:paraId="0C5FDBD6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1"/>
        <w:gridCol w:w="1339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  <w:gridCol w:w="711"/>
      </w:tblGrid>
      <w:tr w:rsidR="009550D8" w:rsidRPr="009550D8" w14:paraId="038DF73B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  <w:vAlign w:val="center"/>
          </w:tcPr>
          <w:p w14:paraId="548168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9550D8" w:rsidRPr="009550D8" w14:paraId="08073306" w14:textId="77777777" w:rsidTr="009550D8">
        <w:trPr>
          <w:cantSplit/>
          <w:jc w:val="center"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785249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07D7E7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0CEE6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C773A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50E15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84E6E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3DF86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14251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82B5B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269B9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D0E48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9550D8" w:rsidRPr="009550D8" w14:paraId="01574B67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173D31A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0" w:type="auto"/>
            <w:shd w:val="clear" w:color="auto" w:fill="E0E0E0"/>
          </w:tcPr>
          <w:p w14:paraId="21A721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3B71D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3053C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AFE88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1CBE4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6021BB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9EE08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BD1D2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B79569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8FD14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FFD3E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1F0951A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CF45D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5AFE7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855B4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2B037D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FE161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46F2A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7C7C1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55507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69FAB46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1E814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4F64BC9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6A2E3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0D0EDE0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594C2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6FDB5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E2028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B9E4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0907A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1B9F8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680D9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81FC21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64D4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3DDE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89884A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E251C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E944F43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A428E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0" w:type="auto"/>
            <w:shd w:val="clear" w:color="auto" w:fill="E0E0E0"/>
          </w:tcPr>
          <w:p w14:paraId="767211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1091D6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5BA95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20CAE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8A1F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E8F7B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073AD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0E428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EEBF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146A08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D8912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DF33F34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AB1A6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C51B6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5DF4B5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25A13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049DDB7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6F960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1804CE3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B6780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1CB0E0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88F94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744E8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398EFF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E9D178C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7CC7F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B54F00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48A291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35665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73DC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F1C2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CD29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BBC4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778E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9191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B894E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A499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EFFACAD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7B9D32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0" w:type="auto"/>
            <w:shd w:val="clear" w:color="auto" w:fill="E0E0E0"/>
          </w:tcPr>
          <w:p w14:paraId="58ABD2A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2BD49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2AF19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807E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67313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7B73E1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D6EE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0" w:type="auto"/>
            <w:shd w:val="clear" w:color="auto" w:fill="FFFFFF"/>
          </w:tcPr>
          <w:p w14:paraId="3F9B8E4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DADBA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CDA39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AD4C1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ED2B123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1903A4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5193A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3D685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7C4F2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991570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7C5AC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5747A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70840E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15217F8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0" w:type="auto"/>
            <w:shd w:val="clear" w:color="auto" w:fill="FFFFFF"/>
          </w:tcPr>
          <w:p w14:paraId="41268F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7F6952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69FE2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49AE135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3E267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FA0E7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AD5A2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0D55C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438B3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E3C445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91596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C44BD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41981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9BEA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57292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6E7C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6169018B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4BE95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0" w:type="auto"/>
            <w:shd w:val="clear" w:color="auto" w:fill="E0E0E0"/>
          </w:tcPr>
          <w:p w14:paraId="3E71BB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C37EC7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877C7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637233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C4F92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3C0CD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69E0B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834E82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BA73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BEB58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EB56E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3E4D38EC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46D25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A43E6C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9F94D3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C14FB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BEFC5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87FD1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AA6F9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2C0639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59BABD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BF28F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37934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6BCD4E9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5708F14A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38D7A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5A4F0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3A2FC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ECD28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F9F1B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EAA6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FA52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3BEEB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94294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3EB2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5EEC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E914B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5ECE4C3A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0D1D94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0" w:type="auto"/>
            <w:shd w:val="clear" w:color="auto" w:fill="E0E0E0"/>
          </w:tcPr>
          <w:p w14:paraId="42E24C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E8C3E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544B6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8207F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1C3B4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EECE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383A0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BC067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F4F92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AB18C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871BF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8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A36C9D8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B4F3C4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9C7C5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FEF01A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F1F4F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F4A96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4B6C93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F5211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2A63C8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113A9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A544F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F8B82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60CF59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0978DEF2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2EA469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0A341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20E4D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9B9FF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83827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305F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1D536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9564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3348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81CB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561E2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2ECC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AAB266A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7D0D8F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0" w:type="auto"/>
            <w:shd w:val="clear" w:color="auto" w:fill="E0E0E0"/>
          </w:tcPr>
          <w:p w14:paraId="0C480E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3716E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1B058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54FCF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0" w:type="auto"/>
            <w:shd w:val="clear" w:color="auto" w:fill="FFFFFF"/>
          </w:tcPr>
          <w:p w14:paraId="31EA112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BA181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DF8A8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76A20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602E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DEFE52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73801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2F4F8FEF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2ED88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DA7CC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9609B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7A4B33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31FE1C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7CA595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775828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C0552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344ED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64B34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4E2747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0" w:type="auto"/>
            <w:shd w:val="clear" w:color="auto" w:fill="FFFFFF"/>
          </w:tcPr>
          <w:p w14:paraId="53EC67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1B3F3BD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A5189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51517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52894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DFD9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6A31E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CB75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69A4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1D3BD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32C2E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1001E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ADF4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88902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5921D7B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63E673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0" w:type="auto"/>
            <w:shd w:val="clear" w:color="auto" w:fill="E0E0E0"/>
          </w:tcPr>
          <w:p w14:paraId="1AE9E6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A42060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1EF37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24AF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76839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74F4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5CDDD3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AC17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62127A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FB8E0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D84AA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AB558FE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7181C6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AA386A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E705B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77134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0657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0" w:type="auto"/>
            <w:shd w:val="clear" w:color="auto" w:fill="FFFFFF"/>
          </w:tcPr>
          <w:p w14:paraId="1744B53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1E85E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A8554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81199F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164CDD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CE84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16C4E5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713998D9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A23BBF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7EF26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C92F4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CB2D6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ED5C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076E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C21085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A4A2B2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6560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44A9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B3157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0656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95A59B6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9A9AC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0" w:type="auto"/>
            <w:shd w:val="clear" w:color="auto" w:fill="E0E0E0"/>
          </w:tcPr>
          <w:p w14:paraId="0D3951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AF0B8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ECD6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BF7495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8C61E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38AD4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1870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4AC52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1E5AC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32306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1ACB2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0C760664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A308C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398A3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1C7F5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0F12B0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B175C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2A5135B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8867B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A335B4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0F41BD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81D7F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EB354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0B35F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04C8B64D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6DFD4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3E889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AF17F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A8A7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A30D3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E4196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2C4E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FC906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E0006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17A7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805E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7B5CE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0BFAF29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3065D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0" w:type="auto"/>
            <w:shd w:val="clear" w:color="auto" w:fill="E0E0E0"/>
          </w:tcPr>
          <w:p w14:paraId="4645589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D63A9E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37942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E0979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C92A9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179BF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6A2CE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EDFC0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8DD60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FC493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3514B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EDFD60B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4AF8F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E206E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D495CC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2788E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45F3B0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0B818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219E7E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879E22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0" w:type="auto"/>
            <w:shd w:val="clear" w:color="auto" w:fill="FFFFFF"/>
          </w:tcPr>
          <w:p w14:paraId="56E51D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2EB227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39716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65110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1FEBA209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C23627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2485AD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7515C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56B3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43CB1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7B799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6F3D5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40DC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4EEB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0A5D7A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4E93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750F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870B0CD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DB3EB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0" w:type="auto"/>
            <w:shd w:val="clear" w:color="auto" w:fill="E0E0E0"/>
          </w:tcPr>
          <w:p w14:paraId="6A4EB7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8E4B9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9AD21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1DB55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65A006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5CE49D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8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5F439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5531A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038BB8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7E66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3056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9550D8" w:rsidRPr="009550D8" w14:paraId="6B5D9398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63B5F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EBC05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E2C85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CFA07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F0C7A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CC783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CFDD9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1877E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5F9A3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513E5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75E87A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0878D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550D8" w:rsidRPr="009550D8" w14:paraId="1C135C6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7FF412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518112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FA2C62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997BE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33E2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91AD8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9BB85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A0762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5F9D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7317C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6FBB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6BEA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02A63F9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</w:tcPr>
          <w:p w14:paraId="2DCCAD8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9550D8" w:rsidRPr="009550D8" w14:paraId="527A1101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</w:tcPr>
          <w:p w14:paraId="1549FCF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2FEB3093" w14:textId="77777777" w:rsidR="009550D8" w:rsidRPr="009550D8" w:rsidRDefault="009550D8" w:rsidP="009550D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2C483A3A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06DE63B5" w14:textId="12FB26B9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1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Validitas Insentif</w:t>
      </w:r>
    </w:p>
    <w:p w14:paraId="13C07488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1"/>
        <w:gridCol w:w="1339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  <w:gridCol w:w="711"/>
      </w:tblGrid>
      <w:tr w:rsidR="009550D8" w:rsidRPr="009550D8" w14:paraId="04685694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  <w:vAlign w:val="center"/>
          </w:tcPr>
          <w:p w14:paraId="594342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9550D8" w:rsidRPr="009550D8" w14:paraId="095617A5" w14:textId="77777777" w:rsidTr="009550D8">
        <w:trPr>
          <w:cantSplit/>
          <w:jc w:val="center"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31CE13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49D992F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AE891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71A58C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8CD0A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D266C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6259D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C1E86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A1163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81D313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2F5C36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9550D8" w:rsidRPr="009550D8" w14:paraId="53986CE3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6D5C4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1</w:t>
            </w:r>
          </w:p>
        </w:tc>
        <w:tc>
          <w:tcPr>
            <w:tcW w:w="0" w:type="auto"/>
            <w:shd w:val="clear" w:color="auto" w:fill="E0E0E0"/>
          </w:tcPr>
          <w:p w14:paraId="11E1094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12D659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59E732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AB43B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F69886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A24E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3B8CC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38859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0D4E7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C7F81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C855E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47251BEF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9962D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16752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3D055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4A7423D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48FE6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F838A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47422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64A07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011D62D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F66722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78353E8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DAC542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2EF3BC2E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75AD69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8B17C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C01D3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0E4FC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917E3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47808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F9FFB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D34C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53BAE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9D067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0D03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3A05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0495FB6E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5786EE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2</w:t>
            </w:r>
          </w:p>
        </w:tc>
        <w:tc>
          <w:tcPr>
            <w:tcW w:w="0" w:type="auto"/>
            <w:shd w:val="clear" w:color="auto" w:fill="E0E0E0"/>
          </w:tcPr>
          <w:p w14:paraId="6E87E4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E5A4C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945FD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D1C37B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E92B4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3410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1799D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19DFB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B5BB0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AD3EA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EDA37A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494C76B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8DB64C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3B715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1BB8B8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2E435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7D2FA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3E0F0B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7780869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8B8E3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07FC23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EFB1C0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270209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129E79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55E0CB0A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AB34C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0B8DBB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75F39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3663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9B76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169C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6C7E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241AD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A6A2B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BBF1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3F254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8672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F8C92F2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BDA19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3</w:t>
            </w:r>
          </w:p>
        </w:tc>
        <w:tc>
          <w:tcPr>
            <w:tcW w:w="0" w:type="auto"/>
            <w:shd w:val="clear" w:color="auto" w:fill="E0E0E0"/>
          </w:tcPr>
          <w:p w14:paraId="691A89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A1721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45A91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18945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A45EA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3F7E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9EC02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0" w:type="auto"/>
            <w:shd w:val="clear" w:color="auto" w:fill="FFFFFF"/>
          </w:tcPr>
          <w:p w14:paraId="4E16832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50B293B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D982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C6EBE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73FF83F4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EEE39F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43269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D00C3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65EB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E0DD8E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644800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9591FA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2B1F238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64A3BD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0" w:type="auto"/>
            <w:shd w:val="clear" w:color="auto" w:fill="FFFFFF"/>
          </w:tcPr>
          <w:p w14:paraId="78B06D7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236348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2E0C5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5948312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C76105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85CC3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9D14B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D50CD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D6E46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043E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7E6FED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CAA05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F772D6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16DBC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9F9729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1AF33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523C22B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19294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4</w:t>
            </w:r>
          </w:p>
        </w:tc>
        <w:tc>
          <w:tcPr>
            <w:tcW w:w="0" w:type="auto"/>
            <w:shd w:val="clear" w:color="auto" w:fill="E0E0E0"/>
          </w:tcPr>
          <w:p w14:paraId="2F5DFC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39A49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10FD1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9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6DAEEF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5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0E89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0C9FC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FD86D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2CE7C04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1C75E0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6FC3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A941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632DC2E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80C68D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F201B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DBEE0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EAA97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6175A2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8EB32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1EFDD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A22C7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433D658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56D86A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5D454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6DA80D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469A27C4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D9A2A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E5B492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F1253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D0DE8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9A7BE5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3DAA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D158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D2C9E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D321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5B4B3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58E0F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BA6A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3CAFB1F4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22F45A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5</w:t>
            </w:r>
          </w:p>
        </w:tc>
        <w:tc>
          <w:tcPr>
            <w:tcW w:w="0" w:type="auto"/>
            <w:shd w:val="clear" w:color="auto" w:fill="E0E0E0"/>
          </w:tcPr>
          <w:p w14:paraId="134A5BB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6ACEE1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35EEA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4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1216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C063E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6A3AA2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FC404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FD88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26214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CBF7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6F0BD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8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F6EF59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3B4AB71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C5F5C0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15959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BDE57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BE262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26E0D7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AB2227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3EE1CE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7CA73C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CC8F55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479905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6A2D2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5AAD7CF5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7ECF72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77A963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4E2B5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86CB9A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E1AF0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7A8E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AB7029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EAC1D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1AC8B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493FB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C36E0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3CE1C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4DAFA027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C9FA6A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6</w:t>
            </w:r>
          </w:p>
        </w:tc>
        <w:tc>
          <w:tcPr>
            <w:tcW w:w="0" w:type="auto"/>
            <w:shd w:val="clear" w:color="auto" w:fill="E0E0E0"/>
          </w:tcPr>
          <w:p w14:paraId="23C96B3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1225A2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5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DE916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20C78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03</w:t>
            </w:r>
          </w:p>
        </w:tc>
        <w:tc>
          <w:tcPr>
            <w:tcW w:w="0" w:type="auto"/>
            <w:shd w:val="clear" w:color="auto" w:fill="FFFFFF"/>
          </w:tcPr>
          <w:p w14:paraId="037311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06869B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0ACAE4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BA657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7653F7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23FD01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51E7D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FE7BDE3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59FE8D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2B520F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9BE13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1</w:t>
            </w:r>
          </w:p>
        </w:tc>
        <w:tc>
          <w:tcPr>
            <w:tcW w:w="0" w:type="auto"/>
            <w:shd w:val="clear" w:color="auto" w:fill="FFFFFF"/>
          </w:tcPr>
          <w:p w14:paraId="4BEF737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3C2E27E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51BC8F5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49D319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42880B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81F500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44DACA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12E55E9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0" w:type="auto"/>
            <w:shd w:val="clear" w:color="auto" w:fill="FFFFFF"/>
          </w:tcPr>
          <w:p w14:paraId="046B35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0BAF9C3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86C5FD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10A4B1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92D62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31B54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03CBE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B2C4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2A0D8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8563E3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9D06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1F17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D550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8AD2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438E3C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6B07C25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7</w:t>
            </w:r>
          </w:p>
        </w:tc>
        <w:tc>
          <w:tcPr>
            <w:tcW w:w="0" w:type="auto"/>
            <w:shd w:val="clear" w:color="auto" w:fill="E0E0E0"/>
          </w:tcPr>
          <w:p w14:paraId="23B85D5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2E1169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2C65B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247D73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1917D40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0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22E379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51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216551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DCA718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A710CC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E04E2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C5FD9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118059E3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586C1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DBFE9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66518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F75E37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8A428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8</w:t>
            </w:r>
          </w:p>
        </w:tc>
        <w:tc>
          <w:tcPr>
            <w:tcW w:w="0" w:type="auto"/>
            <w:shd w:val="clear" w:color="auto" w:fill="FFFFFF"/>
          </w:tcPr>
          <w:p w14:paraId="2CAE6E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AC68D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E33C0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5262B5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2FE685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9AC648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25999F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1782D38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4050CF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50CE4B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528A3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305C44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48D67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57EC1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0A1BC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ED89C2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EC3FF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5FBE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4165C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EE85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052A5E3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5A6BB2A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8</w:t>
            </w:r>
          </w:p>
        </w:tc>
        <w:tc>
          <w:tcPr>
            <w:tcW w:w="0" w:type="auto"/>
            <w:shd w:val="clear" w:color="auto" w:fill="E0E0E0"/>
          </w:tcPr>
          <w:p w14:paraId="70B2A84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0EEC1A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3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287E1E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6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1F3657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2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1895A2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4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55748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2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263FC0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5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0C8F0C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CA31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2CA83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1E8D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253CCF11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456CB8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6FE186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CFA56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7ADDB91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711B4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6D432E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5592F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9876B5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6</w:t>
            </w:r>
          </w:p>
        </w:tc>
        <w:tc>
          <w:tcPr>
            <w:tcW w:w="0" w:type="auto"/>
            <w:shd w:val="clear" w:color="auto" w:fill="FFFFFF"/>
          </w:tcPr>
          <w:p w14:paraId="2B2E0B3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070838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1772063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0C654CB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963C6A0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8E076B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6367B5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327331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1DFDBD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40087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6CDA9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0989E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FBB44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D3FCBB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3770B6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FCC1F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AAC5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2E4ADCEC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3C7C98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X2.9</w:t>
            </w:r>
          </w:p>
        </w:tc>
        <w:tc>
          <w:tcPr>
            <w:tcW w:w="0" w:type="auto"/>
            <w:shd w:val="clear" w:color="auto" w:fill="E0E0E0"/>
          </w:tcPr>
          <w:p w14:paraId="128B455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3EFF9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84DA1E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3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4549029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CF650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67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7078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8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5DD88E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44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ED9D25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39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05675E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57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9996BD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DCAF5F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9550D8" w:rsidRPr="009550D8" w14:paraId="595E445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90A1B8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3CFFDE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D4CBF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46E3FC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8</w:t>
            </w:r>
          </w:p>
        </w:tc>
        <w:tc>
          <w:tcPr>
            <w:tcW w:w="0" w:type="auto"/>
            <w:shd w:val="clear" w:color="auto" w:fill="FFFFFF"/>
          </w:tcPr>
          <w:p w14:paraId="54917A3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C0AE11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786AA11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DB22ED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15</w:t>
            </w:r>
          </w:p>
        </w:tc>
        <w:tc>
          <w:tcPr>
            <w:tcW w:w="0" w:type="auto"/>
            <w:shd w:val="clear" w:color="auto" w:fill="FFFFFF"/>
          </w:tcPr>
          <w:p w14:paraId="27BBDF5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30</w:t>
            </w:r>
          </w:p>
        </w:tc>
        <w:tc>
          <w:tcPr>
            <w:tcW w:w="0" w:type="auto"/>
            <w:shd w:val="clear" w:color="auto" w:fill="FFFFFF"/>
          </w:tcPr>
          <w:p w14:paraId="6D7338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84141C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7A84F2A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9550D8" w:rsidRPr="009550D8" w14:paraId="6E1898E7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0709CB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B37F90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D5993B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0852F0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69B49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422CF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FC4FD3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321ED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4D5D0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9C95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1EB5E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35E17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7CACD335" w14:textId="77777777" w:rsidTr="009550D8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40AED8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0" w:type="auto"/>
            <w:shd w:val="clear" w:color="auto" w:fill="E0E0E0"/>
          </w:tcPr>
          <w:p w14:paraId="0EC670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DC725E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66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C06F3C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3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C3DF4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24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5A99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9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8BB53F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88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590216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663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55DAEE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12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60BA8E3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809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85AE58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710</w:t>
            </w:r>
            <w:r w:rsidRPr="009550D8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2551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9550D8" w:rsidRPr="009550D8" w14:paraId="286BF77B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D2F891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3AB4CD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DAF95E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416384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78C2B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AD2F4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9E8423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417FD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D1391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288CC6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5164E1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3BF2E9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550D8" w:rsidRPr="009550D8" w14:paraId="5A5B305F" w14:textId="77777777" w:rsidTr="009550D8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5101F73C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5376928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6E1690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869BF8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71A20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060C36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3526F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260A02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B5AD4D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6A49F2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479E9F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4108F6E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9550D8" w:rsidRPr="009550D8" w14:paraId="1088367A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</w:tcPr>
          <w:p w14:paraId="775B9C4D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9550D8" w:rsidRPr="009550D8" w14:paraId="6675D6A3" w14:textId="77777777" w:rsidTr="009550D8">
        <w:trPr>
          <w:cantSplit/>
          <w:jc w:val="center"/>
        </w:trPr>
        <w:tc>
          <w:tcPr>
            <w:tcW w:w="0" w:type="auto"/>
            <w:gridSpan w:val="12"/>
            <w:shd w:val="clear" w:color="auto" w:fill="FFFFFF"/>
          </w:tcPr>
          <w:p w14:paraId="549EAD94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51B81D2E" w14:textId="77777777" w:rsidR="009550D8" w:rsidRPr="009550D8" w:rsidRDefault="009550D8" w:rsidP="009550D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725BF35F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598A4EE6" w14:textId="571F200F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2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Reliabilitas Semangat Kerja</w:t>
      </w:r>
    </w:p>
    <w:p w14:paraId="3C003673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9550D8" w:rsidRPr="009550D8" w14:paraId="7B8BB6CE" w14:textId="77777777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F35BC7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9550D8" w:rsidRPr="009550D8" w14:paraId="2756AA1B" w14:textId="77777777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9F1090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EF425A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9550D8" w:rsidRPr="009550D8" w14:paraId="252D0B72" w14:textId="77777777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2C88747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911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21FA94D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0</w:t>
            </w:r>
          </w:p>
        </w:tc>
      </w:tr>
    </w:tbl>
    <w:p w14:paraId="7B314BFE" w14:textId="77777777" w:rsidR="009550D8" w:rsidRPr="009550D8" w:rsidRDefault="009550D8" w:rsidP="009550D8"/>
    <w:p w14:paraId="070744B7" w14:textId="514F0CD7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3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Reliabilitas Fasilitas Kerja</w:t>
      </w:r>
    </w:p>
    <w:p w14:paraId="0071C3AA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9550D8" w:rsidRPr="009550D8" w14:paraId="72F185BD" w14:textId="77777777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76BF06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9550D8" w:rsidRPr="009550D8" w14:paraId="4D72E50D" w14:textId="77777777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6A49A7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3C66739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9550D8" w:rsidRPr="009550D8" w14:paraId="5E829387" w14:textId="77777777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BC9FA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959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1E98946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4</w:t>
            </w:r>
          </w:p>
        </w:tc>
      </w:tr>
    </w:tbl>
    <w:p w14:paraId="434608CA" w14:textId="77777777" w:rsidR="009550D8" w:rsidRPr="009550D8" w:rsidRDefault="009550D8" w:rsidP="009550D8"/>
    <w:p w14:paraId="7F737C08" w14:textId="65269323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4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Reliabilitas Iklim Kerja</w:t>
      </w:r>
    </w:p>
    <w:p w14:paraId="45E004D4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9550D8" w:rsidRPr="009550D8" w14:paraId="531ECAB7" w14:textId="77777777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2601C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9550D8" w:rsidRPr="009550D8" w14:paraId="18A0005D" w14:textId="77777777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F53BAC0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A3043A6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9550D8" w:rsidRPr="009550D8" w14:paraId="596B4BE7" w14:textId="77777777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D3AA71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925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E28AC6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9</w:t>
            </w:r>
          </w:p>
        </w:tc>
      </w:tr>
    </w:tbl>
    <w:p w14:paraId="14A1DD9C" w14:textId="77777777" w:rsidR="009550D8" w:rsidRPr="009550D8" w:rsidRDefault="009550D8" w:rsidP="009550D8"/>
    <w:p w14:paraId="21BD7B43" w14:textId="7D4DD294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5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Reliabilitas Insentif</w:t>
      </w:r>
    </w:p>
    <w:p w14:paraId="08DA4557" w14:textId="77777777" w:rsidR="009550D8" w:rsidRPr="009550D8" w:rsidRDefault="009550D8" w:rsidP="009550D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9550D8" w:rsidRPr="009550D8" w14:paraId="5772BCB0" w14:textId="77777777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A2C52A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550D8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9550D8" w:rsidRPr="009550D8" w14:paraId="0E84E3EF" w14:textId="77777777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BDA35F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13161E1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9550D8" w:rsidRPr="009550D8" w14:paraId="401A2E48" w14:textId="77777777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B291095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.965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116DE5EB" w14:textId="77777777" w:rsidR="009550D8" w:rsidRPr="009550D8" w:rsidRDefault="009550D8" w:rsidP="009550D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550D8">
              <w:rPr>
                <w:rFonts w:ascii="Arial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14:paraId="476E45B1" w14:textId="77777777" w:rsidR="009550D8" w:rsidRPr="009550D8" w:rsidRDefault="009550D8" w:rsidP="009550D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14:paraId="66590A6B" w14:textId="38EC7E7E" w:rsidR="009550D8" w:rsidRDefault="009550D8" w:rsidP="009550D8">
      <w:r>
        <w:br w:type="page"/>
      </w:r>
    </w:p>
    <w:p w14:paraId="63BD722D" w14:textId="77777777" w:rsidR="009550D8" w:rsidRPr="009550D8" w:rsidRDefault="009550D8" w:rsidP="009550D8"/>
    <w:p w14:paraId="20EF8025" w14:textId="564D120F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6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Responden Semangat Kerj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6"/>
        <w:gridCol w:w="510"/>
        <w:gridCol w:w="510"/>
        <w:gridCol w:w="510"/>
        <w:gridCol w:w="510"/>
        <w:gridCol w:w="510"/>
        <w:gridCol w:w="510"/>
        <w:gridCol w:w="510"/>
        <w:gridCol w:w="510"/>
        <w:gridCol w:w="510"/>
        <w:gridCol w:w="630"/>
        <w:gridCol w:w="723"/>
      </w:tblGrid>
      <w:tr w:rsidR="009550D8" w:rsidRPr="009550D8" w14:paraId="0F9C4DB3" w14:textId="77777777" w:rsidTr="009550D8">
        <w:trPr>
          <w:trHeight w:val="310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4C14B6D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R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14:paraId="51B7733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MANGAT KERJA (Y)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05CC747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9550D8" w:rsidRPr="009550D8" w14:paraId="37FC819E" w14:textId="77777777" w:rsidTr="009550D8">
        <w:trPr>
          <w:trHeight w:val="310"/>
        </w:trPr>
        <w:tc>
          <w:tcPr>
            <w:tcW w:w="0" w:type="auto"/>
            <w:vMerge/>
            <w:vAlign w:val="center"/>
            <w:hideMark/>
          </w:tcPr>
          <w:p w14:paraId="7A5D9168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A04AA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5BC21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3241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08A8F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46EC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DED85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1DFCE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7B594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1D815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F8B4F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10</w:t>
            </w:r>
          </w:p>
        </w:tc>
        <w:tc>
          <w:tcPr>
            <w:tcW w:w="0" w:type="auto"/>
            <w:vMerge/>
            <w:vAlign w:val="center"/>
            <w:hideMark/>
          </w:tcPr>
          <w:p w14:paraId="44422118" w14:textId="77777777" w:rsidR="009550D8" w:rsidRPr="009550D8" w:rsidRDefault="009550D8" w:rsidP="009550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9550D8" w:rsidRPr="009550D8" w14:paraId="216BBFBF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0553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5F66C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F7A26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1E6B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001F0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28A0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65595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21976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B93B6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27DB9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202A8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0BCAB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023A77E6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A7B4E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D352A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161FD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CF5E4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60C36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3518B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0102D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D7937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419C3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11DAB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00934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1F84E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02E22491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166E3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8E647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B1BE3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DC182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9782E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4F57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C9962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91E0F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6FF6D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5D55C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B135B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66C00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46FC8764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A175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2519B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57B7F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39C46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30109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FA1A2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CADA3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22F7F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F226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27D6C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6893A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F60A7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005FD4DB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E2F37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A260B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6603F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B2AAF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5695B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BA2CE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586B5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1A938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9AF20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4472D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F5F8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5A46E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7FD813D9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75989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6CD50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35E19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1C023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8D15C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883B9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621B3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BA07D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CB58D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BD72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19724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41940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122FFD3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7E671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45AF8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6C980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111C4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76EAE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1E2CE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AC9DD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2FFC6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F1BC5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D39B7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00FF9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5A6DB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6F2FC840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120B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3D386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A87CE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CBEB4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0DE25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B0862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179DF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14337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67C0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D0C35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E23C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37727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9550D8" w:rsidRPr="009550D8" w14:paraId="412490A1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222AD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D29A6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79430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0CF11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8A6E0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AAE3F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F979F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C9BC4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48895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C9CC7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69C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98BA0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9550D8" w:rsidRPr="009550D8" w14:paraId="75FC0F6C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CD494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810C0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B6225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50EC6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8A02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7FCC1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C5084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DBBD5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FCD21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14510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75A535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4F9B0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1ED0B261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E889E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007EA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07849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75757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28E28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88002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7ADC9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6C7EF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4EBC5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9C38E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3F29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33159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9550D8" w:rsidRPr="009550D8" w14:paraId="5A8CB82C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57E9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9C87C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10DDD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1B5C1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A7E5A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21D33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B1C55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ED8AC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F2CAA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54CC4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2D52F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D5077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9550D8" w:rsidRPr="009550D8" w14:paraId="03E771CF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825CB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2B54B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5E86F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6D77D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9A79F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451DC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93D4C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56915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26F2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3FF08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FA78E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FE03E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40E813C7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5C5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88CF0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7A224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8180C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36A96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0E0DC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33E6C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287B4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0EA56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ECC40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29F9D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61B19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3807C889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4B8C2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4CFD0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94B4B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E6886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0BDE3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58B50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26A21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253BA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6D38D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2AC0D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35A49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F7370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9550D8" w:rsidRPr="009550D8" w14:paraId="64013D91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A50F4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48ED8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CCB40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241B0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2EDB1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98475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F4C43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18715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C1A82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5D657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09888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C6784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74D8170D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A3D49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1F9AC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8233D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0B8DA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4541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DFD76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56F9B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B6818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94CE2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B6408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D767D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B8992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9550D8" w:rsidRPr="009550D8" w14:paraId="3E21F31A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F93C3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88ED5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06F6A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30634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5D0D4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D44ED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E252D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910B2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6593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C97EF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19F71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283FB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9550D8" w:rsidRPr="009550D8" w14:paraId="764C4B0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78043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4573D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78CC4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409D5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E140F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86114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51D0E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C8B86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587E3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EE386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F5B09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84520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2039E9D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E76658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4E224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869FC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ABFA1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A6470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FFCF5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C29A9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B280F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09FD8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4F618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5C86A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A77B8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9550D8" w:rsidRPr="009550D8" w14:paraId="52AEC780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CCBF1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CC857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29F0F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0E046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CCBB9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4467B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4BC09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28CE1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76B21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9B6B4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7083B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79473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9550D8" w:rsidRPr="009550D8" w14:paraId="7606BAD7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28594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F5181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A8E48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54945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CACFE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95A62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1427F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4D397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A2802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1BC7B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C9860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26BBF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9550D8" w:rsidRPr="009550D8" w14:paraId="43C19AD0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3AB38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0631C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AFD91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27F34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AC3C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8AF82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5EE54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8ED15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0132A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00C77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F042A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3992C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35CEE1D1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5CFD5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6F11E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0D852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BB288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0D9AD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F9992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7604E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A5E1C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D2CE4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3F7A5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453691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4B462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104C97DC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B9E9D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4BB71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BACD3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604A4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0DF9E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380B2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10858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E0366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9418D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8A8B0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04AD50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79B62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50F32CF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6A892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1D23F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F8AEE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5B231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5E32A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C8F4F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6ACDE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6AABE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52911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95121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E319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6572D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9</w:t>
            </w:r>
          </w:p>
        </w:tc>
      </w:tr>
      <w:tr w:rsidR="009550D8" w:rsidRPr="009550D8" w14:paraId="08F4BDC7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110CE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288F1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07819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04265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3FF4A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99A01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9F114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67C8B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BACC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6F629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2746E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D8D1C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9550D8" w:rsidRPr="009550D8" w14:paraId="2C796533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211FC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CD271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61FC6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1D64E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B495B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E1206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A4870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DCE43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2B250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38A01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615ED4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FBCC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38E3DD4B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2C1FA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C655F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DD46A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EBCDD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4520F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0DF4A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707EF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C4B09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B6596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91B7F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4C3563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A8CD9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05B53B52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AD4C0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49A05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98617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DF55B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E723C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54067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88210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66D1D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8C307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2B400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436837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01D78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9550D8" w:rsidRPr="009550D8" w14:paraId="3D0F0BCC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B168F9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14C41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B28F1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27B01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9AE9D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0A09F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2D244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D629B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0BFEF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422D1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99F6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F4312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9550D8" w:rsidRPr="009550D8" w14:paraId="3D0AE92B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446E6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4BF80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75F3A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1093A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FE170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C771A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60711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DF02C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7B59F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36933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B9CFCA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653E1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06E3A12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9FEC1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31F80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0579D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20F22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F64DA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0D11A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6BDAD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B6238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7E7E5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C27AB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EAC2E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430A0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1A8AB7AF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AA38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41813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07A3C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22DFF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F7A67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B99D2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CF12B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0F15F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CA397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0C2FF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985852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80E98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9550D8" w:rsidRPr="009550D8" w14:paraId="3C68776E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B5626E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8DF61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26D24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5DECA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4C63B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9A1AEE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07DFD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22607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DAB122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CA364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90FBD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1B1E5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9550D8" w:rsidRPr="009550D8" w14:paraId="423346B2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A7FCB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C5578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BAB1A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3E199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68084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133B0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CC593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6FBA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72093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D970D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CB59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364CF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9550D8" w:rsidRPr="009550D8" w14:paraId="6EED1CE8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2BDF8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2AEEB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5F1C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E9115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4B43B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70DEB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1C6D7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A0526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86715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B7FA3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06EC5F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A6AAA4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9550D8" w:rsidRPr="009550D8" w14:paraId="10594144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7AED7D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F59BF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6D3E7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02AFCD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1F316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B60AE9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CD811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DDE6CF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EC676B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48540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CB85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DDAD96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9550D8" w:rsidRPr="009550D8" w14:paraId="0320D4D5" w14:textId="77777777" w:rsidTr="009550D8">
        <w:trPr>
          <w:trHeight w:val="31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298526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E5EC88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AFDC33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9F4C4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3CDDD0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162EA1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07CDEC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73C51A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5D65B7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13ED3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7FC7EC" w14:textId="77777777" w:rsidR="009550D8" w:rsidRPr="009550D8" w:rsidRDefault="009550D8" w:rsidP="00955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256F05" w14:textId="77777777" w:rsidR="009550D8" w:rsidRPr="009550D8" w:rsidRDefault="009550D8" w:rsidP="009550D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550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</w:tbl>
    <w:p w14:paraId="16CA04AB" w14:textId="77777777" w:rsidR="009550D8" w:rsidRPr="009550D8" w:rsidRDefault="009550D8" w:rsidP="009550D8"/>
    <w:p w14:paraId="19E244FC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6E8AA27E" w14:textId="3D51B824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7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Responden Fasilitas Kerja</w:t>
      </w:r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14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711"/>
        <w:gridCol w:w="711"/>
        <w:gridCol w:w="711"/>
        <w:gridCol w:w="711"/>
        <w:gridCol w:w="711"/>
        <w:gridCol w:w="902"/>
      </w:tblGrid>
      <w:tr w:rsidR="000D2611" w:rsidRPr="000D2611" w14:paraId="2A8DDDA8" w14:textId="77777777" w:rsidTr="000D2611">
        <w:trPr>
          <w:trHeight w:val="310"/>
          <w:jc w:val="center"/>
        </w:trPr>
        <w:tc>
          <w:tcPr>
            <w:tcW w:w="614" w:type="dxa"/>
            <w:vMerge w:val="restart"/>
            <w:shd w:val="clear" w:color="auto" w:fill="auto"/>
            <w:noWrap/>
            <w:vAlign w:val="center"/>
            <w:hideMark/>
          </w:tcPr>
          <w:p w14:paraId="7DF2334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Res</w:t>
            </w:r>
          </w:p>
        </w:tc>
        <w:tc>
          <w:tcPr>
            <w:tcW w:w="0" w:type="auto"/>
            <w:gridSpan w:val="14"/>
            <w:shd w:val="clear" w:color="auto" w:fill="auto"/>
            <w:noWrap/>
            <w:vAlign w:val="center"/>
            <w:hideMark/>
          </w:tcPr>
          <w:p w14:paraId="4FA7548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FASILITAS KERJA (X1)</w:t>
            </w:r>
          </w:p>
        </w:tc>
        <w:tc>
          <w:tcPr>
            <w:tcW w:w="902" w:type="dxa"/>
            <w:vMerge w:val="restart"/>
            <w:shd w:val="clear" w:color="auto" w:fill="auto"/>
            <w:noWrap/>
            <w:vAlign w:val="center"/>
            <w:hideMark/>
          </w:tcPr>
          <w:p w14:paraId="6162E8E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Skor Total</w:t>
            </w:r>
          </w:p>
        </w:tc>
      </w:tr>
      <w:tr w:rsidR="000D2611" w:rsidRPr="000D2611" w14:paraId="7FC4E81D" w14:textId="77777777" w:rsidTr="000D2611">
        <w:trPr>
          <w:trHeight w:val="300"/>
          <w:jc w:val="center"/>
        </w:trPr>
        <w:tc>
          <w:tcPr>
            <w:tcW w:w="614" w:type="dxa"/>
            <w:vMerge/>
            <w:vAlign w:val="center"/>
            <w:hideMark/>
          </w:tcPr>
          <w:p w14:paraId="1F7D338D" w14:textId="77777777" w:rsidR="000D2611" w:rsidRPr="000D2611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2F60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988B4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24964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A73B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99DFD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2C4AA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3836C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99D81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03D0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732DD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B2D38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6A70E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78F66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927E2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1.14</w:t>
            </w:r>
          </w:p>
        </w:tc>
        <w:tc>
          <w:tcPr>
            <w:tcW w:w="902" w:type="dxa"/>
            <w:vMerge/>
            <w:vAlign w:val="center"/>
            <w:hideMark/>
          </w:tcPr>
          <w:p w14:paraId="14FE6DBF" w14:textId="77777777" w:rsidR="000D2611" w:rsidRPr="000D2611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</w:tr>
      <w:tr w:rsidR="000D2611" w:rsidRPr="000D2611" w14:paraId="2D2B8355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4009956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B637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89D4C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B4B8A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1D8B4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7519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510A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07CC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48E3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3BA9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EC8C9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DA1B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6961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E0EA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93BD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DE173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8</w:t>
            </w:r>
          </w:p>
        </w:tc>
      </w:tr>
      <w:tr w:rsidR="000D2611" w:rsidRPr="000D2611" w14:paraId="0E61B81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95A263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794A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29ED6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864B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115C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21E6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859E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1EAF1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2F61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BDCB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3D0A9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CB236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1A389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FA54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84887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A7465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0D2611" w:rsidRPr="000D2611" w14:paraId="2CE3DD60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55DF33C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D122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3286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71A5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F64A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9180A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0241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8CC9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09CB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C21E1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09D45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23E1F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A0FB8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DE3D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E4F20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725B6D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0D2611" w:rsidRPr="000D2611" w14:paraId="044A08C0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3CB077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D6085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0BFB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CAB8A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1A0D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772CA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F969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3DE66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BD39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6486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20BB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079AE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CF928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35E8E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34391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A7FCF8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0D2611" w:rsidRPr="000D2611" w14:paraId="2863ED33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273E6DE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0A89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589CF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8964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CE326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70BA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BE810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6835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CC8D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663A5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8FBA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3B7D5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44C24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DF17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9B626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51A98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0D2611" w:rsidRPr="000D2611" w14:paraId="548C96A3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C8F8E6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55D2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7328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F108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D0C02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68C2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F11D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148B5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328E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9D34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F4E1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81AFD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44963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43893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F480B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1F9BB2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</w:tr>
      <w:tr w:rsidR="000D2611" w:rsidRPr="000D2611" w14:paraId="729A1D1A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307BC72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93F82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A32F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6DCA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005F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5AFC5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8FAA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9D936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2CA4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B239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612F3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5D297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0CCE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52C3B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2B7E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A8F9D7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11A26739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D5B53F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156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409A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60F6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DF3F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8319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70C2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DDC2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7D87B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CC78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2F453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7F07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4BCBA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D0288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AF5D4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E99E9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0D2611" w:rsidRPr="000D2611" w14:paraId="117C022B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E5EBFB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EE7A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EA96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AA8E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2B912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6BC4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58AC6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DAC0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2A6E0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CB94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F9AA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063D5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6AF68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80C2C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BC4FE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85289C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0AD9F1B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5D6BD6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18A2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14D8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CC08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6A47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5095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8910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468A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2BA1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EAA6A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07966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21C96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395CE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ADB88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8CC5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48C06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7</w:t>
            </w:r>
          </w:p>
        </w:tc>
      </w:tr>
      <w:tr w:rsidR="000D2611" w:rsidRPr="000D2611" w14:paraId="7B8A30E7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6619DE9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7DA8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C313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CA35F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852F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7C3B7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02D2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5DB2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8D234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8F8B0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D5476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21660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530C8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15756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45FE1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D323E3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0D2611" w:rsidRPr="000D2611" w14:paraId="4E21EE76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F82F51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01783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6D3EA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0A60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1B0BD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A2A8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2ADFE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DC97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AB249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A895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52F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9ACB7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7D0BA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3495B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615F4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E903A8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5</w:t>
            </w:r>
          </w:p>
        </w:tc>
      </w:tr>
      <w:tr w:rsidR="000D2611" w:rsidRPr="000D2611" w14:paraId="29EB117C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06C5FF2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DA76A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06A5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017E6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5BFFA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6A89C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3432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9322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9A29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2FF8F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6F153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8CBD3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43943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9AB6E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67DEE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EDE86E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9</w:t>
            </w:r>
          </w:p>
        </w:tc>
      </w:tr>
      <w:tr w:rsidR="000D2611" w:rsidRPr="000D2611" w14:paraId="5A09F0AC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3A0A7E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9BB8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F726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84DE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6999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29BE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6F34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3A336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D2C4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BA9A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9C86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1A1C0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298C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9CFA4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39DDF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8052FD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0D2611" w:rsidRPr="000D2611" w14:paraId="07F2E846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4A62E9F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B5E59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35DBA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384A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917FA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DB27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9765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0F2EA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7E89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70A75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D1884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650DE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D39DD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5B97D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DD502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458A65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0D2611" w:rsidRPr="000D2611" w14:paraId="415F1BC8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0CC5789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0AE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221B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8497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ADFEA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0E38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8D564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33FCB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73F72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DCEC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58B5F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49BF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48BFA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EE414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4B8DE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78E83B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7765B0CF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8B9928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3670A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8D62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0CB2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1FE9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4B6E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E8F3D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DE89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4F73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13FB6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A040F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E8ED1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DC6F6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A9EF4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4C2C4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A4AEC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02F5D5AF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33CF5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B0816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60A0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0BC9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46753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0B32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9632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2AB95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4B2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09AF5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991F6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56C17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4875D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DD151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7DF8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8C0AE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5</w:t>
            </w:r>
          </w:p>
        </w:tc>
      </w:tr>
      <w:tr w:rsidR="000D2611" w:rsidRPr="000D2611" w14:paraId="718D9B9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2C13485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CBA4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68156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0992B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4F4EC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8DF4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E0DB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62CD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7DE0C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24173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9A8CC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1800F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EAE16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D6BB3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D8CB5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8FD1EA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0D2611" w:rsidRPr="000D2611" w14:paraId="2F010716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6096250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165FA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6107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7608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28C2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ADC9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23CA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0AC0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8A59D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A534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9BAC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DE409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6025A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91B19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55D41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BB6CDC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0D2611" w:rsidRPr="000D2611" w14:paraId="57871DD8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5579AF0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3CB0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3EB7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1B92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DF2E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10D0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1967B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AD1A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ED92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1020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B02FE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2A6FA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09750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DBDCA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C81E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EFF69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4</w:t>
            </w:r>
          </w:p>
        </w:tc>
      </w:tr>
      <w:tr w:rsidR="000D2611" w:rsidRPr="000D2611" w14:paraId="1CF174CD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590C04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2C872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4ADC6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F757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DD22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6F467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EE96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1BF50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944D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7CBB5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2C6D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6DA5A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78584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DF4B2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52C2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F09FB1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267F4A7C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61A8F3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F470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82D6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75C16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890F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1B79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1C55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0E0F7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749D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C1899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C89B6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FEC31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9023A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B56C2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02F8F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C15418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0D2611" w:rsidRPr="000D2611" w14:paraId="280977E6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C592F3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76403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89ED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605C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D75A3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AD82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6F306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A1D5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86E0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50A6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22BAF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6C1A2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35563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3A41F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02935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9DAC02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0D2611" w:rsidRPr="000D2611" w14:paraId="4A394EFF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0E49781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90D36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0B40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C1FA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B893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F246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9564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33CE8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8704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D045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F4F07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BAC82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9E14E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93CD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502DA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3F35CB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2</w:t>
            </w:r>
          </w:p>
        </w:tc>
      </w:tr>
      <w:tr w:rsidR="000D2611" w:rsidRPr="000D2611" w14:paraId="5C1335A6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398570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5002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81DF2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5C023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CDC0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5695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A78A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7315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033C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4044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8981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3E21A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9CDC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CF90F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F9548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72CC87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3</w:t>
            </w:r>
          </w:p>
        </w:tc>
      </w:tr>
      <w:tr w:rsidR="000D2611" w:rsidRPr="000D2611" w14:paraId="0DD7BCBF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67FE18E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0DB8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7644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2F6BD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48386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A8641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159C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183CC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E0B6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BF56A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6D4AD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DC2C9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A654D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2D0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D8378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CD7CC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0D2611" w14:paraId="2CDAFF05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2870A5A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90EA3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75157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C4805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D7AB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D91C1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1769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45E0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C3D5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CFCE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1E9DC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97DBF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DDA80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8421E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169E4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0C3A69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0D2611" w:rsidRPr="000D2611" w14:paraId="0F11BBE3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687628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FF6D5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135A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73B48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E1F4F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F719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364B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F1F7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BEF83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44ED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47303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10962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5E163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86011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E5689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FE92A8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0D2611" w:rsidRPr="000D2611" w14:paraId="0A0367DD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3661BF7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FA32E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80CF5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9F389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4BAA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C9F4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B698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FD20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C2A1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C91FD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D637B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2365E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0A332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5840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AB408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0D6583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8</w:t>
            </w:r>
          </w:p>
        </w:tc>
      </w:tr>
      <w:tr w:rsidR="000D2611" w:rsidRPr="000D2611" w14:paraId="36F97F8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3FB4450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C808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F2B8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AE39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E900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C7816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BC5E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86226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E25E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4F23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0CBE1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E461B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86D8F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3F64D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0B3FA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594C29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6</w:t>
            </w:r>
          </w:p>
        </w:tc>
      </w:tr>
      <w:tr w:rsidR="000D2611" w:rsidRPr="000D2611" w14:paraId="05F4585D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C9D6C9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5C29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B615F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74EC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B174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C09C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2FBA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09EC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C548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69D8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997AD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0B874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5115C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BCE6C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EE53A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50D2FE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0D2611" w:rsidRPr="000D2611" w14:paraId="0984C5EE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09EEA34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FABD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382DC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4121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309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8EDD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C7B21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06B1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D29E5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1129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5EC4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9546B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C7130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31DBF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D181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A50D1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0</w:t>
            </w:r>
          </w:p>
        </w:tc>
      </w:tr>
      <w:tr w:rsidR="000D2611" w:rsidRPr="000D2611" w14:paraId="1DC72B83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45A9E08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1857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E8EC4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BE3F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9169C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943B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AE40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DB25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4830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6D249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215A3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8FEED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CB752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5AC72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9685B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994D54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7</w:t>
            </w:r>
          </w:p>
        </w:tc>
      </w:tr>
      <w:tr w:rsidR="000D2611" w:rsidRPr="000D2611" w14:paraId="04DC4605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CDCF9D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6957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5D94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2547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3198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C2D4B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6851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FEB7C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DD79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92C6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D634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98CEB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3F081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262A6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34A4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DA2427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4</w:t>
            </w:r>
          </w:p>
        </w:tc>
      </w:tr>
      <w:tr w:rsidR="000D2611" w:rsidRPr="000D2611" w14:paraId="7F3006F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176D44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B9A26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98D6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74B6C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9507B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5621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585DB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0F44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D48B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02E39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E1648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DA7E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4671A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81C61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9843D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66F197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  <w:tr w:rsidR="000D2611" w:rsidRPr="000D2611" w14:paraId="79570659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70877EA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lastRenderedPageBreak/>
              <w:t>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11C5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C41F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0BEBB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5E14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3647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5244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0D5D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C1BB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3F23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3931D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3AA15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4B2C1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E83B4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36544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94CFB7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9</w:t>
            </w:r>
          </w:p>
        </w:tc>
      </w:tr>
      <w:tr w:rsidR="000D2611" w:rsidRPr="000D2611" w14:paraId="3EC13451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A9B7E8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5257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018A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1A33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47A43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7432B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C980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470A1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5B53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9F16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41B84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4884B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184E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848A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CDBC1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8B6254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9</w:t>
            </w:r>
          </w:p>
        </w:tc>
      </w:tr>
      <w:tr w:rsidR="000D2611" w:rsidRPr="000D2611" w14:paraId="563EDDF2" w14:textId="77777777" w:rsidTr="000D2611">
        <w:trPr>
          <w:trHeight w:val="310"/>
          <w:jc w:val="center"/>
        </w:trPr>
        <w:tc>
          <w:tcPr>
            <w:tcW w:w="614" w:type="dxa"/>
            <w:shd w:val="clear" w:color="auto" w:fill="auto"/>
            <w:noWrap/>
            <w:vAlign w:val="center"/>
            <w:hideMark/>
          </w:tcPr>
          <w:p w14:paraId="1500D64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2832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21D1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68B41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D2E7F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1A05B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59F1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8938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3C45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5458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4CAF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4B9FD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404F8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37C60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B41E0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Calibri Light" w:eastAsia="Times New Roman" w:hAnsi="Calibri Light" w:cs="Calibri Light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4F000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1</w:t>
            </w:r>
          </w:p>
        </w:tc>
      </w:tr>
    </w:tbl>
    <w:p w14:paraId="2A84F94A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33172B3F" w14:textId="7A9AC0F6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8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Responden Iklim Kerja</w:t>
      </w:r>
    </w:p>
    <w:tbl>
      <w:tblPr>
        <w:tblW w:w="80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9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1429"/>
      </w:tblGrid>
      <w:tr w:rsidR="000D2611" w:rsidRPr="000D2611" w14:paraId="5E683EF8" w14:textId="77777777" w:rsidTr="000D2611">
        <w:trPr>
          <w:trHeight w:val="260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6147905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</w:t>
            </w:r>
          </w:p>
        </w:tc>
        <w:tc>
          <w:tcPr>
            <w:tcW w:w="0" w:type="auto"/>
            <w:gridSpan w:val="9"/>
            <w:shd w:val="clear" w:color="auto" w:fill="auto"/>
            <w:noWrap/>
            <w:vAlign w:val="center"/>
            <w:hideMark/>
          </w:tcPr>
          <w:p w14:paraId="1179C66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IKLIM KERJA (X2)</w:t>
            </w:r>
          </w:p>
        </w:tc>
        <w:tc>
          <w:tcPr>
            <w:tcW w:w="1429" w:type="dxa"/>
            <w:vMerge w:val="restart"/>
            <w:shd w:val="clear" w:color="auto" w:fill="auto"/>
            <w:noWrap/>
            <w:vAlign w:val="center"/>
            <w:hideMark/>
          </w:tcPr>
          <w:p w14:paraId="07BC507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Skor Total</w:t>
            </w:r>
          </w:p>
        </w:tc>
      </w:tr>
      <w:tr w:rsidR="000D2611" w:rsidRPr="000D2611" w14:paraId="4F6FD158" w14:textId="77777777" w:rsidTr="000D2611">
        <w:trPr>
          <w:trHeight w:val="260"/>
        </w:trPr>
        <w:tc>
          <w:tcPr>
            <w:tcW w:w="0" w:type="auto"/>
            <w:vMerge/>
            <w:vAlign w:val="center"/>
            <w:hideMark/>
          </w:tcPr>
          <w:p w14:paraId="6044AA73" w14:textId="77777777" w:rsidR="000D2611" w:rsidRPr="000D2611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4BEF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2AD11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A39D4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D531F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EA98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EF73A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3367B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1E9FD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E7A69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9</w:t>
            </w:r>
          </w:p>
        </w:tc>
        <w:tc>
          <w:tcPr>
            <w:tcW w:w="1429" w:type="dxa"/>
            <w:vMerge/>
            <w:vAlign w:val="center"/>
            <w:hideMark/>
          </w:tcPr>
          <w:p w14:paraId="1EEEEFBC" w14:textId="77777777" w:rsidR="000D2611" w:rsidRPr="000D2611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</w:tr>
      <w:tr w:rsidR="000D2611" w:rsidRPr="000D2611" w14:paraId="194B5D8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BEF2D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76DBB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D83C3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8A2AE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9C802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EC9C9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408A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05807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E1CD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44A6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1BBC13A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0D2611" w:rsidRPr="000D2611" w14:paraId="775B40E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4F54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7C45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71E72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BD9E6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73C4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729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DAD07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7D475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26BF1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7D405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11B82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4</w:t>
            </w:r>
          </w:p>
        </w:tc>
      </w:tr>
      <w:tr w:rsidR="000D2611" w:rsidRPr="000D2611" w14:paraId="7522BE4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D63B8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B79BD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E163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B761E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342CC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A7390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4437E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21A21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54FC6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644C1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0C809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06D9E6B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EAD77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593EF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D11C7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3DC47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A5FA4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7EED0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57F5C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7D34D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6078D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07AE8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45C08C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4</w:t>
            </w:r>
          </w:p>
        </w:tc>
      </w:tr>
      <w:tr w:rsidR="000D2611" w:rsidRPr="000D2611" w14:paraId="202BE78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74850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20E8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7C2A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87FAA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A88F3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8C39E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9640D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423D7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3DC5E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DDA1B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0E925DF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0D2611" w:rsidRPr="000D2611" w14:paraId="6C24530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5E309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7ABEB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F32C4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F56EE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ABD9E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D41C4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4ED9E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0AD05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E71D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52633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3B46F7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14E7691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927A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7CFD8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1731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C1E07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CC40B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DB9B6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E4852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3D3F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78C06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79A59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BD2E6A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0D2611" w:rsidRPr="000D2611" w14:paraId="58CDA88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B84C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362B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FDCF6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0B927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FEC17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50AAB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B279E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FBBF7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ED917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F1B26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55715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0D2611" w:rsidRPr="000D2611" w14:paraId="23CB0C4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C7CCE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0C0B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34B57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23485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99FEF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D7957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8DA52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4FE5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9D31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86D7C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19105C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5</w:t>
            </w:r>
          </w:p>
        </w:tc>
      </w:tr>
      <w:tr w:rsidR="000D2611" w:rsidRPr="000D2611" w14:paraId="1015C81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A2E18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B1BFF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1D759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34F10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107F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FFD92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3AB94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E2F29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8294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77A6B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2542D5E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3A16661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A97F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7D1DF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F3AF0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8E63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91DBC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A9408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1D5B5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4568A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CC9EE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F9658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3BB8C2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5A5A019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56CF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6ED0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494C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F8681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BD34F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A6751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E719D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D7648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38B94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28CD0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2B4D95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0D2611" w:rsidRPr="000D2611" w14:paraId="1B9EFC1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FB902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D574D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F04C0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A2506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F497A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69C52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BCE51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AEB77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C05A7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5A8C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55CFAFF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316CC19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39B1E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6AE9E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CD80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176CF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BC07F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8A46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B036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1F0BA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0FA31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EFBE5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4466A8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2E7644B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4C21C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B90A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E7662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45A7C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42421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DC95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52D55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D0562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8622A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EC76F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1D9D16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2</w:t>
            </w:r>
          </w:p>
        </w:tc>
      </w:tr>
      <w:tr w:rsidR="000D2611" w:rsidRPr="000D2611" w14:paraId="59A79E0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36C3C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14B9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BE80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621BA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CC14E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4A10E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77FA0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BF1B7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8E281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A484C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4C865C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247E7CAC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6659A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89E66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58167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62BD6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09010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78E62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22F92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BD3ED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2060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1A30A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1CA2F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6E1D970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81A6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CE288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F6CC1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01706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418FD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37C09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E4FF8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2BDC9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BAAB6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4E75C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407E6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0D2611" w:rsidRPr="000D2611" w14:paraId="14A59C4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37506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13E15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9D9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DC990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E72CA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A8183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B50BB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8FEF6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E046E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0C781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4566D27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78B0755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689F8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BD4BD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14829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E2361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40FCE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32CB6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B25C7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928C4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1CAFF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96D88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3CFE09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57C4BEFE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92D30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B6FC4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F8FAE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BD16F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283A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5D43D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FF9E4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675B6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2ABAA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46E3D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1B9FAD3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4</w:t>
            </w:r>
          </w:p>
        </w:tc>
      </w:tr>
      <w:tr w:rsidR="000D2611" w:rsidRPr="000D2611" w14:paraId="22190B7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DFEFF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059A7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03A8D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71F3D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A4328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326FE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FCE67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228C7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74A41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C93E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66093F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4</w:t>
            </w:r>
          </w:p>
        </w:tc>
      </w:tr>
      <w:tr w:rsidR="000D2611" w:rsidRPr="000D2611" w14:paraId="02D1E4F1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DA094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A1FCD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6CE7F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AF8B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F4817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1764C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8323F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08124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B2DDB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F0120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26F0E6C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0D2611" w:rsidRPr="000D2611" w14:paraId="6800562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48AF1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70FDE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C8CEB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AF603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0A92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9DF41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A91AC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75F02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B05A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657AD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1265E6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0D2611" w:rsidRPr="000D2611" w14:paraId="24629AF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F613F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69105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A4041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3E9CB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0EB33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FEB25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0D115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5E3C7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42C4F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8A73B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5B8550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7</w:t>
            </w:r>
          </w:p>
        </w:tc>
      </w:tr>
      <w:tr w:rsidR="000D2611" w:rsidRPr="000D2611" w14:paraId="57C3D0F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DF681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A9385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E215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62914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6D1C3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DFB9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DF2F9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30BA1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60248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671C6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3B953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5</w:t>
            </w:r>
          </w:p>
        </w:tc>
      </w:tr>
      <w:tr w:rsidR="000D2611" w:rsidRPr="000D2611" w14:paraId="2FA45F4F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34CB0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CCA7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CF2C2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DE1C4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F096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BB655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2CC60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B4DBB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5D128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9BCCB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4F0937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4</w:t>
            </w:r>
          </w:p>
        </w:tc>
      </w:tr>
      <w:tr w:rsidR="000D2611" w:rsidRPr="000D2611" w14:paraId="73250DD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919B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8B536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C31F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E4F75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F1AA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15D90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343B6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D8F34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F8EDF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CDDF0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AF279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0884C60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90BC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AA0FF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33AB6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42A5F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E5ED2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C753F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EC4AE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02272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A5F07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060C0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60713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0F5E39E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AD1BC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0EC3E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7F753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C0FDE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D9338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99924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8CE93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DC74E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7E383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3F251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267FC9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4255309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E09EC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376B6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1F43D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7A57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8C5AF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89B7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593A4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1E618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8F814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5F84D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317721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8</w:t>
            </w:r>
          </w:p>
        </w:tc>
      </w:tr>
      <w:tr w:rsidR="000D2611" w:rsidRPr="000D2611" w14:paraId="65472862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35D2C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E4899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7F498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33F06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9A34C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E760D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7B6BA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DCD09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39EC5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2BDA2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15BAE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5CE1FA4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E525F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EE8A4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3C01A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17B27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2565E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C41CE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9486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0466F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EF4C0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438B4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0942A5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4CAFC1F1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4B84A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2DEFF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5B87A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70295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EE213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7CAFD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71BC4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515B2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22795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96DB0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55EB0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3</w:t>
            </w:r>
          </w:p>
        </w:tc>
      </w:tr>
      <w:tr w:rsidR="000D2611" w:rsidRPr="000D2611" w14:paraId="745B10E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B00EB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309BD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D6F3B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4FF22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09404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F47FB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D3B29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765BE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AFECE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213BC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640023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0D2611" w:rsidRPr="000D2611" w14:paraId="559BB7BF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A3D8F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C64E6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BB59E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74D6A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5B6F1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C124C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AC2627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4093C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727C4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15BB9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79CA01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1</w:t>
            </w:r>
          </w:p>
        </w:tc>
      </w:tr>
      <w:tr w:rsidR="000D2611" w:rsidRPr="000D2611" w14:paraId="72291B9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E4EE3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94311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2C092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68408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7FBA8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23BE2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43F58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30126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3E5CF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8088D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030F04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2</w:t>
            </w:r>
          </w:p>
        </w:tc>
      </w:tr>
      <w:tr w:rsidR="000D2611" w:rsidRPr="000D2611" w14:paraId="5E5DFBF1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145BD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13BB0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FB657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70899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5ADC9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CC6C7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68BC4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C0DD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7AE7E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1FBF7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02003E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6</w:t>
            </w:r>
          </w:p>
        </w:tc>
      </w:tr>
      <w:tr w:rsidR="000D2611" w:rsidRPr="000D2611" w14:paraId="0069E1E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97443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20BF8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609E2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A0C8B0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3FE58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551A8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E66BA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BCC6A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1CC3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892F8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429" w:type="dxa"/>
            <w:shd w:val="clear" w:color="auto" w:fill="auto"/>
            <w:noWrap/>
            <w:vAlign w:val="bottom"/>
            <w:hideMark/>
          </w:tcPr>
          <w:p w14:paraId="0EF24C6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9</w:t>
            </w:r>
          </w:p>
        </w:tc>
      </w:tr>
    </w:tbl>
    <w:p w14:paraId="0FBBF496" w14:textId="77777777" w:rsidR="009550D8" w:rsidRDefault="009550D8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2C742035" w14:textId="2C267709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19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abulasi Data Responden Insentif</w:t>
      </w:r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8"/>
        <w:gridCol w:w="611"/>
        <w:gridCol w:w="611"/>
        <w:gridCol w:w="611"/>
        <w:gridCol w:w="611"/>
        <w:gridCol w:w="611"/>
        <w:gridCol w:w="611"/>
        <w:gridCol w:w="611"/>
        <w:gridCol w:w="611"/>
        <w:gridCol w:w="611"/>
        <w:gridCol w:w="711"/>
        <w:gridCol w:w="711"/>
        <w:gridCol w:w="711"/>
        <w:gridCol w:w="1028"/>
      </w:tblGrid>
      <w:tr w:rsidR="000D2611" w:rsidRPr="00E82095" w14:paraId="77E66329" w14:textId="77777777" w:rsidTr="000D2611">
        <w:trPr>
          <w:trHeight w:val="260"/>
          <w:jc w:val="center"/>
        </w:trPr>
        <w:tc>
          <w:tcPr>
            <w:tcW w:w="0" w:type="auto"/>
            <w:vMerge w:val="restart"/>
            <w:shd w:val="clear" w:color="auto" w:fill="auto"/>
            <w:noWrap/>
            <w:vAlign w:val="center"/>
            <w:hideMark/>
          </w:tcPr>
          <w:p w14:paraId="2E14B56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Res</w:t>
            </w:r>
          </w:p>
        </w:tc>
        <w:tc>
          <w:tcPr>
            <w:tcW w:w="0" w:type="auto"/>
            <w:gridSpan w:val="12"/>
            <w:shd w:val="clear" w:color="auto" w:fill="auto"/>
            <w:noWrap/>
            <w:vAlign w:val="center"/>
            <w:hideMark/>
          </w:tcPr>
          <w:p w14:paraId="6B7F9DC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INSENTIF (X3)</w:t>
            </w:r>
          </w:p>
        </w:tc>
        <w:tc>
          <w:tcPr>
            <w:tcW w:w="1028" w:type="dxa"/>
            <w:vMerge w:val="restart"/>
            <w:shd w:val="clear" w:color="auto" w:fill="auto"/>
            <w:noWrap/>
            <w:vAlign w:val="center"/>
            <w:hideMark/>
          </w:tcPr>
          <w:p w14:paraId="19D412E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Skor Total</w:t>
            </w:r>
          </w:p>
        </w:tc>
      </w:tr>
      <w:tr w:rsidR="000D2611" w:rsidRPr="00E82095" w14:paraId="6F095CED" w14:textId="77777777" w:rsidTr="000D2611">
        <w:trPr>
          <w:trHeight w:val="260"/>
          <w:jc w:val="center"/>
        </w:trPr>
        <w:tc>
          <w:tcPr>
            <w:tcW w:w="0" w:type="auto"/>
            <w:vMerge/>
            <w:vAlign w:val="center"/>
            <w:hideMark/>
          </w:tcPr>
          <w:p w14:paraId="5C771906" w14:textId="77777777" w:rsidR="000D2611" w:rsidRPr="00E82095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07E23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7DDBB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634B8E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56706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224BB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BFD62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8800E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98144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4EF0F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7FE3C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299F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E993E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  <w:t>X3.12</w:t>
            </w:r>
          </w:p>
        </w:tc>
        <w:tc>
          <w:tcPr>
            <w:tcW w:w="1028" w:type="dxa"/>
            <w:vMerge/>
            <w:vAlign w:val="center"/>
            <w:hideMark/>
          </w:tcPr>
          <w:p w14:paraId="7ADC4328" w14:textId="77777777" w:rsidR="000D2611" w:rsidRPr="00E82095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ID"/>
              </w:rPr>
            </w:pPr>
          </w:p>
        </w:tc>
      </w:tr>
      <w:tr w:rsidR="000D2611" w:rsidRPr="00E82095" w14:paraId="4D9BCCCD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3ED2A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233EE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32257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D56EB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04A2B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E3309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CB7F6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E3399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25C91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9FA89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41FD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5892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3AF95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167CD24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9</w:t>
            </w:r>
          </w:p>
        </w:tc>
      </w:tr>
      <w:tr w:rsidR="000D2611" w:rsidRPr="00E82095" w14:paraId="7510B5F1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0CBA9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5F6F8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464FE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74442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679A4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7922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CDD62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9C772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949BE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2D498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6B8A4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A3A5E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202A9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30DD77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7</w:t>
            </w:r>
          </w:p>
        </w:tc>
      </w:tr>
      <w:tr w:rsidR="000D2611" w:rsidRPr="00E82095" w14:paraId="68065FC6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20CF2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B87EC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E3C60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309D1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0724B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18648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D4BBE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38426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57AAC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3F73D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4B563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368F6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28816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FF9AA4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8</w:t>
            </w:r>
          </w:p>
        </w:tc>
      </w:tr>
      <w:tr w:rsidR="000D2611" w:rsidRPr="00E82095" w14:paraId="54081EB3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95240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94902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6B70C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D1594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59F4D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12E15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5B2BD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AE505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4C128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6EF25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531F9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F08C2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3C630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3B0786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5</w:t>
            </w:r>
          </w:p>
        </w:tc>
      </w:tr>
      <w:tr w:rsidR="000D2611" w:rsidRPr="00E82095" w14:paraId="533FC9AF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8E88A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1E31E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6D820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22EE5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1F1DC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C5694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63AAE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A0DE2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773D6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7BA44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5B494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164BA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614E5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53071F1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9</w:t>
            </w:r>
          </w:p>
        </w:tc>
      </w:tr>
      <w:tr w:rsidR="000D2611" w:rsidRPr="00E82095" w14:paraId="2D03C30C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2917B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808D5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BB411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BCB3D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4C50E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C90CF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03D4A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029C0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27C42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9DEF2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ED82B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BC798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8E073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04B84A3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</w:tr>
      <w:tr w:rsidR="000D2611" w:rsidRPr="00E82095" w14:paraId="3FAE53F7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5E7D8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015EA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9A287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0FC66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3B67C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0A5CD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98B2D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11E35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4C00A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C13A3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E42BE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73F19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06FC3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706170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7</w:t>
            </w:r>
          </w:p>
        </w:tc>
      </w:tr>
      <w:tr w:rsidR="000D2611" w:rsidRPr="00E82095" w14:paraId="04975C29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7FE4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42B19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A32EB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43116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0033E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D3EC5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1E09F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710C1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E9B38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98647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52BB5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EAB6F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7A66B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15C368C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7</w:t>
            </w:r>
          </w:p>
        </w:tc>
      </w:tr>
      <w:tr w:rsidR="000D2611" w:rsidRPr="00E82095" w14:paraId="18253E64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B7376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D5788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7ECF6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E6966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23CE7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B5AE0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E174B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468EB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DD788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6533B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7E1CE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274B1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79942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0735059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2</w:t>
            </w:r>
          </w:p>
        </w:tc>
      </w:tr>
      <w:tr w:rsidR="000D2611" w:rsidRPr="00E82095" w14:paraId="3EBFD7E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D73A7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EA297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4686D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AFA53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6146C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E440E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9B32F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FE0A9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E9F25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01D9A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06C4E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BD0D2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AEDB1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6A183BE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3DC9816B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C991F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F2095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5D79E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1A028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DF179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99821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2115C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4C860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BF5AA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052F2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EEC26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413E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9D3B4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49F7AD8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</w:tr>
      <w:tr w:rsidR="000D2611" w:rsidRPr="00E82095" w14:paraId="264B5C6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76AA2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69A00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2D506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2AF8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C395C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5673D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A7234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010D4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67E09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F113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42C1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7C68A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C71FD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D1D40C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</w:tr>
      <w:tr w:rsidR="000D2611" w:rsidRPr="00E82095" w14:paraId="4FB6B16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23A44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62ADC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B1B80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ED033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A10A5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161EF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ADE90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D0A2F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08517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293DF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3BAF8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C9F41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A5B73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4373E22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8</w:t>
            </w:r>
          </w:p>
        </w:tc>
      </w:tr>
      <w:tr w:rsidR="000D2611" w:rsidRPr="00E82095" w14:paraId="7346A5D5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FA23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BEF8D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5E0AC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1567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F77C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24DD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009D9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ABD44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FB507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4B4A5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7096C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55CED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EC4FD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57BFC71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8</w:t>
            </w:r>
          </w:p>
        </w:tc>
      </w:tr>
      <w:tr w:rsidR="000D2611" w:rsidRPr="00E82095" w14:paraId="7D7EFFEA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54D7B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E43A5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9F9BC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2848F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84B2C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CC58B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7409B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A5BC3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33A60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7494D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7F989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0E669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82D1D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40B8681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9</w:t>
            </w:r>
          </w:p>
        </w:tc>
      </w:tr>
      <w:tr w:rsidR="000D2611" w:rsidRPr="00E82095" w14:paraId="3376631C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2CBCF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5A9E2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724E7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39986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9796F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87070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26539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61A7D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70B0B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38D6A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024B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DCEB6E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408CD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F68D31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26A58DC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C4EF8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25FD6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7695A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582DF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E73D3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23FF1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FE9B6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9BD0A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A0462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B0E5F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7328B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EDFB9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D9235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22DEB3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4</w:t>
            </w:r>
          </w:p>
        </w:tc>
      </w:tr>
      <w:tr w:rsidR="000D2611" w:rsidRPr="00E82095" w14:paraId="30CB2003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3BC06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50744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8A7BC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BA3D0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C526C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6DF20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EA6D1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685CA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B672B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5AC0D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A528C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1A8CB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94752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E5F805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03DD8303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97D28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7565A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C9B06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80449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D530E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C1B6A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8A03D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C2CFC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AB1D9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9A876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48CBE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C2A50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419DA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0A4B3FD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5121811E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F7C46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35C99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8314C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0B9E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A7F7A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D4B8B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BFA97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D4F14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3A043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C0C2B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FBCA2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8790B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C68B3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21D7068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6</w:t>
            </w:r>
          </w:p>
        </w:tc>
      </w:tr>
      <w:tr w:rsidR="000D2611" w:rsidRPr="00E82095" w14:paraId="52397532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63383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70411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7CEDA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646F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CDFC2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5020E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A9CC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2E338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7B676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3BD94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0C3FD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FA891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6999E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68424AB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7</w:t>
            </w:r>
          </w:p>
        </w:tc>
      </w:tr>
      <w:tr w:rsidR="000D2611" w:rsidRPr="00E82095" w14:paraId="7624C123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51DEC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DC231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3A853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166BB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2E732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04000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80C44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F6040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5312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3C3A7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C3DE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FF89C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548BD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E8602C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66066F15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1254D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4EE44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98359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4D75E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B08BF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F637E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CC7E1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0E80B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6CBB1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51DCD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92C1A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1C2CC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EF044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518492F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</w:tr>
      <w:tr w:rsidR="000D2611" w:rsidRPr="00E82095" w14:paraId="11A6A797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E06DA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DC085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380B6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1A518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B74D9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294D4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86CDC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91001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BE5AE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B2789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8C11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A4B55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CCF17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5557500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</w:tr>
      <w:tr w:rsidR="000D2611" w:rsidRPr="00E82095" w14:paraId="1492E918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80D6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7993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AE8B0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19866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451F7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D4E51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66249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9657E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B7D2D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21A28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6610D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A1714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83BB3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63B0E6C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9</w:t>
            </w:r>
          </w:p>
        </w:tc>
      </w:tr>
      <w:tr w:rsidR="000D2611" w:rsidRPr="00E82095" w14:paraId="713DDDA5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04EE0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2D224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8877B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5D91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45010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44FE3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D9AFA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3405D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CFD13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9AA80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2C644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10459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4BBD5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44AB0DD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2</w:t>
            </w:r>
          </w:p>
        </w:tc>
      </w:tr>
      <w:tr w:rsidR="000D2611" w:rsidRPr="00E82095" w14:paraId="6E0EC389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6CF129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6C933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58F01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04C6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80949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D1380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5F2FF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C1202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FC56A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96467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1A741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E3571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8FE51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C53988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0</w:t>
            </w:r>
          </w:p>
        </w:tc>
      </w:tr>
      <w:tr w:rsidR="000D2611" w:rsidRPr="00E82095" w14:paraId="5177D47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7058D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0C92C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68E83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A157B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AF5AE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40269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1454C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062B4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B7A88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C8F31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21E3F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32455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9A8ADE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5DCE614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7</w:t>
            </w:r>
          </w:p>
        </w:tc>
      </w:tr>
      <w:tr w:rsidR="000D2611" w:rsidRPr="00E82095" w14:paraId="10A4E380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1DA42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2E5ED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F9BB8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9BAD9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5E5BC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F2F14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1EF58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BD1EF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5ADAE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8CA79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05ECE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5E1CD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86429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8B69CA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5</w:t>
            </w:r>
          </w:p>
        </w:tc>
      </w:tr>
      <w:tr w:rsidR="000D2611" w:rsidRPr="00E82095" w14:paraId="1B74F922" w14:textId="77777777" w:rsidTr="000D2611">
        <w:trPr>
          <w:trHeight w:val="26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B872C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17140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7458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E40E3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02EFB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3D45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E5EDB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DE473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5F2E5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81E19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B89FB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D345D4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2AD1DF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29C23B9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9</w:t>
            </w:r>
          </w:p>
        </w:tc>
      </w:tr>
      <w:tr w:rsidR="000D2611" w:rsidRPr="00E82095" w14:paraId="61F09374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8648B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9FA91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2765E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7DE4E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C3476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976AA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E3448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C91AA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0F6AD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8226C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16590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61B54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7397D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0F94FE6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3</w:t>
            </w:r>
          </w:p>
        </w:tc>
      </w:tr>
      <w:tr w:rsidR="000D2611" w:rsidRPr="00E82095" w14:paraId="1CE9821D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55A16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1DEB9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E3233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CBEE3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7FAFD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8AAE5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4F1F8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78D19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0E328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B52B4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4917B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2046D6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4A5AC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088978B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6</w:t>
            </w:r>
          </w:p>
        </w:tc>
      </w:tr>
      <w:tr w:rsidR="000D2611" w:rsidRPr="00E82095" w14:paraId="38B4337A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3166C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3FDA4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A47E7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93DA4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29506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FE2FE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80520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8080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B999F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5457E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BCCAC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BB0A6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8C004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0F3168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2</w:t>
            </w:r>
          </w:p>
        </w:tc>
      </w:tr>
      <w:tr w:rsidR="000D2611" w:rsidRPr="00E82095" w14:paraId="376B8633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27A1A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71E88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F1462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1CFCD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1D9B0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D229B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977C8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91AE4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D77BBD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B2C00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7CB5A3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9510EC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B1871E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699700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</w:tr>
      <w:tr w:rsidR="000D2611" w:rsidRPr="00E82095" w14:paraId="4B9DB0A6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081B3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08A16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260FB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35CB0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B9B1F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EC367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F1DA0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4723B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326BD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5FE5B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FC191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5A393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524BA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1B2DEB0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7</w:t>
            </w:r>
          </w:p>
        </w:tc>
      </w:tr>
      <w:tr w:rsidR="000D2611" w:rsidRPr="00E82095" w14:paraId="02779E92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8EB2F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754FD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5440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8F6E4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855F7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AB7C3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9481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DF4272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04C9B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BB0AB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9789F2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93AC8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4DB56B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6B359A9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6</w:t>
            </w:r>
          </w:p>
        </w:tc>
      </w:tr>
      <w:tr w:rsidR="000D2611" w:rsidRPr="00E82095" w14:paraId="07F02BB4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0AFE1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C3656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16A44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A8C23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2F4EA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EA6AD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11822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BC3B3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3957CB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E9EF4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8D12D0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17B35D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48F61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70159B35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49</w:t>
            </w:r>
          </w:p>
        </w:tc>
      </w:tr>
      <w:tr w:rsidR="000D2611" w:rsidRPr="00E82095" w14:paraId="15865DF5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C95E2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2DB5C3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A2F18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17987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41B6D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10689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8946D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6E9138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C6149F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11D43A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07A551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5DCBCC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6033DE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9B2A590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4</w:t>
            </w:r>
          </w:p>
        </w:tc>
      </w:tr>
      <w:tr w:rsidR="000D2611" w:rsidRPr="00E82095" w14:paraId="1BD2C71E" w14:textId="77777777" w:rsidTr="000D2611">
        <w:trPr>
          <w:trHeight w:val="28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CF2EE8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476F3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838C1E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A338A1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C0819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3900BC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DDF59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22FAF7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02CB84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467579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1579BA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EB9515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C32F87" w14:textId="77777777" w:rsidR="000D2611" w:rsidRPr="00E82095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028" w:type="dxa"/>
            <w:shd w:val="clear" w:color="auto" w:fill="auto"/>
            <w:noWrap/>
            <w:vAlign w:val="bottom"/>
            <w:hideMark/>
          </w:tcPr>
          <w:p w14:paraId="3E033346" w14:textId="77777777" w:rsidR="000D2611" w:rsidRPr="00E82095" w:rsidRDefault="000D2611" w:rsidP="000D261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</w:pPr>
            <w:r w:rsidRPr="00E82095">
              <w:rPr>
                <w:rFonts w:ascii="Times New Roman" w:eastAsia="Times New Roman" w:hAnsi="Times New Roman" w:cs="Times New Roman"/>
                <w:sz w:val="20"/>
                <w:szCs w:val="20"/>
                <w:lang w:eastAsia="en-ID"/>
              </w:rPr>
              <w:t>51</w:t>
            </w:r>
          </w:p>
        </w:tc>
      </w:tr>
    </w:tbl>
    <w:p w14:paraId="4C56B31A" w14:textId="77777777" w:rsidR="000D2611" w:rsidRDefault="000D2611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07F661C8" w14:textId="0CF9B3D5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0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ransformasi Data Semangat Kerj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05"/>
        <w:gridCol w:w="705"/>
        <w:gridCol w:w="706"/>
        <w:gridCol w:w="706"/>
        <w:gridCol w:w="706"/>
        <w:gridCol w:w="706"/>
        <w:gridCol w:w="706"/>
        <w:gridCol w:w="706"/>
        <w:gridCol w:w="706"/>
        <w:gridCol w:w="706"/>
        <w:gridCol w:w="869"/>
      </w:tblGrid>
      <w:tr w:rsidR="000D2611" w:rsidRPr="000D2611" w14:paraId="08A03CDC" w14:textId="77777777" w:rsidTr="000D2611">
        <w:trPr>
          <w:trHeight w:val="310"/>
        </w:trPr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14:paraId="28B7A29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  <w:t>Succesive Interval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14:paraId="27E49E7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TTL</w:t>
            </w:r>
          </w:p>
        </w:tc>
      </w:tr>
      <w:tr w:rsidR="000D2611" w:rsidRPr="000D2611" w14:paraId="2392F1B1" w14:textId="77777777" w:rsidTr="000D2611">
        <w:trPr>
          <w:trHeight w:val="27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4B808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8F05F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E4109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5E7955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6175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F8490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16240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71DB63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FA6EE9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7DA38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Y10</w:t>
            </w:r>
          </w:p>
        </w:tc>
        <w:tc>
          <w:tcPr>
            <w:tcW w:w="0" w:type="auto"/>
            <w:vMerge/>
            <w:vAlign w:val="center"/>
            <w:hideMark/>
          </w:tcPr>
          <w:p w14:paraId="10F8604C" w14:textId="77777777" w:rsidR="000D2611" w:rsidRPr="000D2611" w:rsidRDefault="000D2611" w:rsidP="000D2611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</w:p>
        </w:tc>
      </w:tr>
      <w:tr w:rsidR="000D2611" w:rsidRPr="000D2611" w14:paraId="2EE6719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4EE1F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40030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C0B06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3D4F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100B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86FE6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DB597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4EB9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CF289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552B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6572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486</w:t>
            </w:r>
          </w:p>
        </w:tc>
      </w:tr>
      <w:tr w:rsidR="000D2611" w:rsidRPr="000D2611" w14:paraId="6FEB1E4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A086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576B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BB4D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903F2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D4D64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2E14E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E590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E763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EEEBD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D9F5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BEB9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493</w:t>
            </w:r>
          </w:p>
        </w:tc>
      </w:tr>
      <w:tr w:rsidR="000D2611" w:rsidRPr="000D2611" w14:paraId="008F6EF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F6639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5755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843B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E95C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8CB8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8D7D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10BF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9E881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D884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6B4B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4A61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472</w:t>
            </w:r>
          </w:p>
        </w:tc>
      </w:tr>
      <w:tr w:rsidR="000D2611" w:rsidRPr="000D2611" w14:paraId="3314855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A0FD0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16F23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563D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83E9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A9103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E0749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E661F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48D3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E25F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793F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812F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034</w:t>
            </w:r>
          </w:p>
        </w:tc>
      </w:tr>
      <w:tr w:rsidR="000D2611" w:rsidRPr="000D2611" w14:paraId="55FD1BB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4C7D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690DA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3D1E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C136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5509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61BD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BDBD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0B4A1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24F83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533CD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5286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452</w:t>
            </w:r>
          </w:p>
        </w:tc>
      </w:tr>
      <w:tr w:rsidR="000D2611" w:rsidRPr="000D2611" w14:paraId="24F4957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1DBDF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0E44D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72B8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1737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C85F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FBEFD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2D35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69FE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57A15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D58E4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C0F7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7F639F5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16E9E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18C79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ADE9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DB71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ADA9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56D8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B3592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7127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0757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AF70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776B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365</w:t>
            </w:r>
          </w:p>
        </w:tc>
      </w:tr>
      <w:tr w:rsidR="000D2611" w:rsidRPr="000D2611" w14:paraId="2BCD476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E462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A5EA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1B85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D61E0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4A2B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79D2A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94205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A9C6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340A3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7889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3C92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600</w:t>
            </w:r>
          </w:p>
        </w:tc>
      </w:tr>
      <w:tr w:rsidR="000D2611" w:rsidRPr="000D2611" w14:paraId="2911F5B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3889B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0808C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455E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57C9E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6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EA271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E9AA3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32EC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AE58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7D74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F9DAD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4C60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2.403</w:t>
            </w:r>
          </w:p>
        </w:tc>
      </w:tr>
      <w:tr w:rsidR="000D2611" w:rsidRPr="000D2611" w14:paraId="18C6378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0D1C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0236E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01A3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EB10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E3757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1EB7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7CAA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986C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906E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FCFD0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84ABF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949</w:t>
            </w:r>
          </w:p>
        </w:tc>
      </w:tr>
      <w:tr w:rsidR="000D2611" w:rsidRPr="000D2611" w14:paraId="0F56A24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4D78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252D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4DCA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4C57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BDAF8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040C2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526D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48C0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FBBA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32EC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A2384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7.863</w:t>
            </w:r>
          </w:p>
        </w:tc>
      </w:tr>
      <w:tr w:rsidR="000D2611" w:rsidRPr="000D2611" w14:paraId="7AB1935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9BB8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FB86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62918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7572A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BD75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506A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216E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A049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242B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9734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B4D7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7.569</w:t>
            </w:r>
          </w:p>
        </w:tc>
      </w:tr>
      <w:tr w:rsidR="000D2611" w:rsidRPr="000D2611" w14:paraId="3F18442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6DCD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7020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AA18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7F978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E400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F65FD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C7988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33D3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43E39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7E87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2D62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472</w:t>
            </w:r>
          </w:p>
        </w:tc>
      </w:tr>
      <w:tr w:rsidR="000D2611" w:rsidRPr="000D2611" w14:paraId="2506FA2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FA55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B182A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ED23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8AA8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6A7A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F095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926C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6628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32FE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6AA1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BB64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7BAC95F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B6F85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6203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2BA8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E265B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63BA8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F779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F36C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9786E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1F42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48237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8642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0.436</w:t>
            </w:r>
          </w:p>
        </w:tc>
      </w:tr>
      <w:tr w:rsidR="000D2611" w:rsidRPr="000D2611" w14:paraId="5125401C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0311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C55E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BA22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BB76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BDB6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07DC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967E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76E1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AF19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6970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097D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477</w:t>
            </w:r>
          </w:p>
        </w:tc>
      </w:tr>
      <w:tr w:rsidR="000D2611" w:rsidRPr="000D2611" w14:paraId="01308CF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195BF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EA253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A28CF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05CB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49837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4606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7965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44E60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38D31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05DB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CAB9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0.940</w:t>
            </w:r>
          </w:p>
        </w:tc>
      </w:tr>
      <w:tr w:rsidR="000D2611" w:rsidRPr="000D2611" w14:paraId="0B04B83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9C77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97FA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6504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7374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3E4C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0D9B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2636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0263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BDE9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B6B9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05511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9.190</w:t>
            </w:r>
          </w:p>
        </w:tc>
      </w:tr>
      <w:tr w:rsidR="000D2611" w:rsidRPr="000D2611" w14:paraId="529D245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1C26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043E4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D6AA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604F2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C8693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7A81E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D784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14DB2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288F3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0BB4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13E7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641EFB9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877C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C276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3CA2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40141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502F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322D6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0593C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020ED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FFD24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33B4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9CCAD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7.863</w:t>
            </w:r>
          </w:p>
        </w:tc>
      </w:tr>
      <w:tr w:rsidR="000D2611" w:rsidRPr="000D2611" w14:paraId="62D9546E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A5B2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BDEDF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5F9E5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4A0F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3410B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192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0BFD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F89DD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CC161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77B0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AD3BB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0.340</w:t>
            </w:r>
          </w:p>
        </w:tc>
      </w:tr>
      <w:tr w:rsidR="000D2611" w:rsidRPr="000D2611" w14:paraId="2414D79E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8D9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1E1E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93BB9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91450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1148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22A9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D15D9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FFA81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DF81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88FEB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A0E8E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1.731</w:t>
            </w:r>
          </w:p>
        </w:tc>
      </w:tr>
      <w:tr w:rsidR="000D2611" w:rsidRPr="000D2611" w14:paraId="68966F6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A09B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6BBC1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1CAC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054B8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2F787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2C97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C31D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6151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9244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521F9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9224B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456</w:t>
            </w:r>
          </w:p>
        </w:tc>
      </w:tr>
      <w:tr w:rsidR="000D2611" w:rsidRPr="000D2611" w14:paraId="10D2A35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3D42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3C42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BDE3A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D45B9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CA470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12F66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4F0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1C279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2898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738C2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D3F1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048</w:t>
            </w:r>
          </w:p>
        </w:tc>
      </w:tr>
      <w:tr w:rsidR="000D2611" w:rsidRPr="000D2611" w14:paraId="7471EEE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D0F5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6738D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FC8E5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EE3B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766CB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369F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A0089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76C69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ACCB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18D4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ABD75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463</w:t>
            </w:r>
          </w:p>
        </w:tc>
      </w:tr>
      <w:tr w:rsidR="000D2611" w:rsidRPr="000D2611" w14:paraId="2F38DB0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E66E1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lastRenderedPageBreak/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19D99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BD7E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A600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783B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9008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9F1B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FE47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0A10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3857F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93B9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472</w:t>
            </w:r>
          </w:p>
        </w:tc>
      </w:tr>
      <w:tr w:rsidR="000D2611" w:rsidRPr="000D2611" w14:paraId="4112FDC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3842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6BBF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5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9FAA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6C72B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7936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3A7D1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DE06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ABE48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6A868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B6C1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2D25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1.900</w:t>
            </w:r>
          </w:p>
        </w:tc>
      </w:tr>
      <w:tr w:rsidR="000D2611" w:rsidRPr="000D2611" w14:paraId="56C2870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9EC1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7A5E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77DB8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2D1D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6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E14E0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7A7E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5FD4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66D07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57588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EB952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C59A7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624</w:t>
            </w:r>
          </w:p>
        </w:tc>
      </w:tr>
      <w:tr w:rsidR="000D2611" w:rsidRPr="000D2611" w14:paraId="0A3215C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C367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79618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A035D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3D53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B3F8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596D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D746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BFC4B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E9DD0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D1DCE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14E8C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477</w:t>
            </w:r>
          </w:p>
        </w:tc>
      </w:tr>
      <w:tr w:rsidR="000D2611" w:rsidRPr="000D2611" w14:paraId="3ADF4F62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790D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15AA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2AB67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A65D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553E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41950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FE48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2916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3FED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8C0B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A07CC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477</w:t>
            </w:r>
          </w:p>
        </w:tc>
      </w:tr>
      <w:tr w:rsidR="000D2611" w:rsidRPr="000D2611" w14:paraId="694A500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F536D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44F66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AE68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F7329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5D05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A04B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8273B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9D58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56CCA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F6083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A544B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6.124</w:t>
            </w:r>
          </w:p>
        </w:tc>
      </w:tr>
      <w:tr w:rsidR="000D2611" w:rsidRPr="000D2611" w14:paraId="5BCFAB4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ED598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FD4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CB97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7317C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63E7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C3CA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4DC4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6B4A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1DFE9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BC8B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405A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5FC247E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EA176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90EA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7FB0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A1D23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0B8F0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7AFF1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98353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3EA3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2280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A3CA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90F2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5852B54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4C47B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694F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1783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1B923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C46E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DEFB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6E61D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ACD0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C76B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865F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1784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4.990</w:t>
            </w:r>
          </w:p>
        </w:tc>
      </w:tr>
      <w:tr w:rsidR="000D2611" w:rsidRPr="000D2611" w14:paraId="446323CC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00A4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AB28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4E3D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9862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13669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5434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6F1D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D6C1E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DA58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6F972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05824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1.988</w:t>
            </w:r>
          </w:p>
        </w:tc>
      </w:tr>
      <w:tr w:rsidR="000D2611" w:rsidRPr="000D2611" w14:paraId="5C9C50A3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6132A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E23AC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F641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438D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8527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47105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4B92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3A8D5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4D2C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A1EF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5CF7D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535</w:t>
            </w:r>
          </w:p>
        </w:tc>
      </w:tr>
      <w:tr w:rsidR="000D2611" w:rsidRPr="000D2611" w14:paraId="401B97A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CE682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7DE8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448C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BF0CD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6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5CA70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810C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B7BA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7D2BD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077E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8A9CC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AC5A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6.586</w:t>
            </w:r>
          </w:p>
        </w:tc>
      </w:tr>
      <w:tr w:rsidR="000D2611" w:rsidRPr="000D2611" w14:paraId="6D79CE4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961B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AC56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7007C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E7191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BA4F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978AB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B13A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1CB2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FCDA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4A99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E099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087</w:t>
            </w:r>
          </w:p>
        </w:tc>
      </w:tr>
      <w:tr w:rsidR="000D2611" w:rsidRPr="000D2611" w14:paraId="5E536C6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EA599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7C0F3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6143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70ACC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A1701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54F5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69409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E056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7362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9DFAA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A627D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6.082</w:t>
            </w:r>
          </w:p>
        </w:tc>
      </w:tr>
    </w:tbl>
    <w:p w14:paraId="19CF14E5" w14:textId="77777777" w:rsidR="000D2611" w:rsidRPr="000D2611" w:rsidRDefault="000D2611" w:rsidP="000D2611"/>
    <w:p w14:paraId="65504878" w14:textId="77777777" w:rsidR="000D2611" w:rsidRDefault="000D2611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6CA2C39D" w14:textId="15E37AA0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1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ransformasi Data Fasilitas Kerj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511"/>
        <w:gridCol w:w="511"/>
        <w:gridCol w:w="511"/>
        <w:gridCol w:w="511"/>
        <w:gridCol w:w="511"/>
        <w:gridCol w:w="511"/>
        <w:gridCol w:w="511"/>
        <w:gridCol w:w="511"/>
        <w:gridCol w:w="544"/>
        <w:gridCol w:w="544"/>
        <w:gridCol w:w="544"/>
        <w:gridCol w:w="544"/>
        <w:gridCol w:w="544"/>
        <w:gridCol w:w="609"/>
      </w:tblGrid>
      <w:tr w:rsidR="000D2611" w:rsidRPr="000D2611" w14:paraId="4D767F4A" w14:textId="77777777" w:rsidTr="000D2611">
        <w:trPr>
          <w:trHeight w:val="260"/>
        </w:trPr>
        <w:tc>
          <w:tcPr>
            <w:tcW w:w="0" w:type="auto"/>
            <w:gridSpan w:val="14"/>
            <w:shd w:val="clear" w:color="auto" w:fill="auto"/>
            <w:noWrap/>
            <w:vAlign w:val="bottom"/>
            <w:hideMark/>
          </w:tcPr>
          <w:p w14:paraId="4C9D769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  <w:t>Succesive Interval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14:paraId="4FDC31FC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0D2611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TL</w:t>
            </w:r>
          </w:p>
        </w:tc>
      </w:tr>
      <w:tr w:rsidR="000D2611" w:rsidRPr="000D2611" w14:paraId="4D87B709" w14:textId="77777777" w:rsidTr="000D2611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FE258E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F3931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5F101B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F9B67A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DA118D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E0470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11011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631E94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98E41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731568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090276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B02DDF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DCCF62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0C9061" w14:textId="77777777" w:rsidR="000D2611" w:rsidRPr="000D2611" w:rsidRDefault="000D2611" w:rsidP="000D261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1.14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5C0BD8C4" w14:textId="77777777" w:rsidR="000D2611" w:rsidRPr="000D2611" w:rsidRDefault="000D2611" w:rsidP="000D261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</w:tr>
      <w:tr w:rsidR="000D2611" w:rsidRPr="000D2611" w14:paraId="6C242551" w14:textId="77777777" w:rsidTr="000D2611">
        <w:trPr>
          <w:trHeight w:val="27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85BA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49C4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0E590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7A93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6DD8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1F4EA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1A22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9D34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E735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EC29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0DF4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62D8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09A0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67273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58D6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139</w:t>
            </w:r>
          </w:p>
        </w:tc>
      </w:tr>
      <w:tr w:rsidR="000D2611" w:rsidRPr="000D2611" w14:paraId="52753391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B880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2858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E721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FB5E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5D46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6496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EE757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1DC6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5030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6C6CA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922B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8E25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4BF6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2FB6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706F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139</w:t>
            </w:r>
          </w:p>
        </w:tc>
      </w:tr>
      <w:tr w:rsidR="000D2611" w:rsidRPr="000D2611" w14:paraId="0CC33F2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4821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3A5E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3FB2E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BFB5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97E2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DE51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D7036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AB92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17057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3A242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8A291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56216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4D51E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4BD5B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51F2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6.620</w:t>
            </w:r>
          </w:p>
        </w:tc>
      </w:tr>
      <w:tr w:rsidR="000D2611" w:rsidRPr="000D2611" w14:paraId="02AA8D1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5B61A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BD7E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9FA8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1D4E6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5567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5F99A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9617B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17EFD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57EAD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D8D94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1441D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2EFF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0F406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27A5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0090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454</w:t>
            </w:r>
          </w:p>
        </w:tc>
      </w:tr>
      <w:tr w:rsidR="000D2611" w:rsidRPr="000D2611" w14:paraId="5C014FA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F37AD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CF2B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B70D3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8321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B80E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FF30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F2D36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A489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4876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F47A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FF37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08F9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4E74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E675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342F2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50.129</w:t>
            </w:r>
          </w:p>
        </w:tc>
      </w:tr>
      <w:tr w:rsidR="000D2611" w:rsidRPr="000D2611" w14:paraId="575DBDC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5A39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6CF4A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FF307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647F7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7B885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2B73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FD26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CDA3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FDE6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7387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1063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D448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F475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56385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BC498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401</w:t>
            </w:r>
          </w:p>
        </w:tc>
      </w:tr>
      <w:tr w:rsidR="000D2611" w:rsidRPr="000D2611" w14:paraId="77DDE7E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4626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4C5A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49DE2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DBD7F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F8936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3C394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6F191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2334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AA3F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6238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1371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00599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7A23E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C0A00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C8D6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395</w:t>
            </w:r>
          </w:p>
        </w:tc>
      </w:tr>
      <w:tr w:rsidR="000D2611" w:rsidRPr="000D2611" w14:paraId="090F5B5C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567F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428F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74E1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EE22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B735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B1AB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E08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4E4F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59E2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6035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03E3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32253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CB22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F748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B321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131</w:t>
            </w:r>
          </w:p>
        </w:tc>
      </w:tr>
      <w:tr w:rsidR="000D2611" w:rsidRPr="000D2611" w14:paraId="7BEC42F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309A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9E8F4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EB07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861E3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426D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76D1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5E6F8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E8FF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A1CE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872F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36B8C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5AFA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4B4B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9AF6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E82B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133</w:t>
            </w:r>
          </w:p>
        </w:tc>
      </w:tr>
      <w:tr w:rsidR="000D2611" w:rsidRPr="000D2611" w14:paraId="4106045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D268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F6742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D213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344CE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77F0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54EE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3C5CF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C7EC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BEBE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B01B2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0DE3A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E38A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57AF0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E366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ECBC7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853</w:t>
            </w:r>
          </w:p>
        </w:tc>
      </w:tr>
      <w:tr w:rsidR="000D2611" w:rsidRPr="000D2611" w14:paraId="5231FA4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E0FD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59DE0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A887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592C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04F9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EE70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59F8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8FE67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8A62F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0271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DC113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8C38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54ED9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2BBD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1A7CC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9.671</w:t>
            </w:r>
          </w:p>
        </w:tc>
      </w:tr>
      <w:tr w:rsidR="000D2611" w:rsidRPr="000D2611" w14:paraId="2A2B5C7E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5BEFD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0C77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3F07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082B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740A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CCD5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3489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8E988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7E61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7D27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6395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7304C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8B90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3448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BC55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929</w:t>
            </w:r>
          </w:p>
        </w:tc>
      </w:tr>
      <w:tr w:rsidR="000D2611" w:rsidRPr="000D2611" w14:paraId="682F8189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8805D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541E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1103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BE5E3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31657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0E0E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50F0E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373BF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044F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64A9E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D7C3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7261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24B0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95BBB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4EE83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52.804</w:t>
            </w:r>
          </w:p>
        </w:tc>
      </w:tr>
      <w:tr w:rsidR="000D2611" w:rsidRPr="000D2611" w14:paraId="559EB8E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8952C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38F5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3125F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89A6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CCBA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1A55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5E3D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60EB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3BA9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DB8CF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BC12A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24AD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31DA8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986C8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88D6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870</w:t>
            </w:r>
          </w:p>
        </w:tc>
      </w:tr>
      <w:tr w:rsidR="000D2611" w:rsidRPr="000D2611" w14:paraId="081FBBDF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293F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6899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E6F6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99523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F4621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6429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9B099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CB0F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2B70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95AC3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FDBE2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75ED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37BF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B5B6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187A7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6.620</w:t>
            </w:r>
          </w:p>
        </w:tc>
      </w:tr>
      <w:tr w:rsidR="000D2611" w:rsidRPr="000D2611" w14:paraId="33976D18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76FE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9DF6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9D5A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A3BF4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EEB86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26041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76CB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63367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2D9B9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B6F5A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FBE5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AC089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D38E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FF93A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CF37A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458</w:t>
            </w:r>
          </w:p>
        </w:tc>
      </w:tr>
      <w:tr w:rsidR="000D2611" w:rsidRPr="000D2611" w14:paraId="38B316CE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41009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C191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F7CF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D16F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BD537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36EDF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5312D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0779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D5FC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4F7C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69ABF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F65FB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C3FB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9E45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DFFB2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0.995</w:t>
            </w:r>
          </w:p>
        </w:tc>
      </w:tr>
      <w:tr w:rsidR="000D2611" w:rsidRPr="000D2611" w14:paraId="7189E69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7EBE9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638ED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6A8C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E2A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003A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C592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A4D3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4AC6D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BB748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726F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26C9C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6C6D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D6AB6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7B4A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E4973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6.981</w:t>
            </w:r>
          </w:p>
        </w:tc>
      </w:tr>
      <w:tr w:rsidR="000D2611" w:rsidRPr="000D2611" w14:paraId="6FE4050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60A9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41D1A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14D88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C352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4FAF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1ADC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9B0F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9E19C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4ED0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9D46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A847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D9F5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B69C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ACFF3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C894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0.003</w:t>
            </w:r>
          </w:p>
        </w:tc>
      </w:tr>
      <w:tr w:rsidR="000D2611" w:rsidRPr="000D2611" w14:paraId="5573B3F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A266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510D7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7E7E9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CC854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220E2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8680D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0A27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9480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1A97D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40D9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ED38E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AD57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FDED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7C94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51E96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4.988</w:t>
            </w:r>
          </w:p>
        </w:tc>
      </w:tr>
      <w:tr w:rsidR="000D2611" w:rsidRPr="000D2611" w14:paraId="28735DCF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CBD04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0189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0EB52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47DBA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C26AA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81C8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F3F0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696FB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F097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E75A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7B47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7DE9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6CDFE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D791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06944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2.040</w:t>
            </w:r>
          </w:p>
        </w:tc>
      </w:tr>
      <w:tr w:rsidR="000D2611" w:rsidRPr="000D2611" w14:paraId="4FC24F9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E284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1135F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4FE0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5444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D75E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589B6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4F401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5ACBF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4F5D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CD8B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5DA52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94D08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10E0A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81CA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BFD10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487</w:t>
            </w:r>
          </w:p>
        </w:tc>
      </w:tr>
      <w:tr w:rsidR="000D2611" w:rsidRPr="000D2611" w14:paraId="51B08D5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73EB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28492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8AD8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8D3D6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78BA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879D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B3457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7BF4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6223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F7361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E3E4F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D440F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CDC84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8855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35D17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0.408</w:t>
            </w:r>
          </w:p>
        </w:tc>
      </w:tr>
      <w:tr w:rsidR="000D2611" w:rsidRPr="000D2611" w14:paraId="52296FF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2BA3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2AEA0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616B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60673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6464B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77F80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72E59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DE52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FFB81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45F0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1F5D7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513BE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73E4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00F6E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0BF1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9.719</w:t>
            </w:r>
          </w:p>
        </w:tc>
      </w:tr>
      <w:tr w:rsidR="000D2611" w:rsidRPr="000D2611" w14:paraId="1744DBF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B9C8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3A7D5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E76E8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8868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13F0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03561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0A5EA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DE5CF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A1A5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5FD8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09BF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137EC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F234F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E697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4D586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269</w:t>
            </w:r>
          </w:p>
        </w:tc>
      </w:tr>
      <w:tr w:rsidR="000D2611" w:rsidRPr="000D2611" w14:paraId="307C9EB4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B70D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7A83A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19FE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323F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C4D5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495CF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80B31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62819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1380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37D9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8D84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19AF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6801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050F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2AC96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4.001</w:t>
            </w:r>
          </w:p>
        </w:tc>
      </w:tr>
      <w:tr w:rsidR="000D2611" w:rsidRPr="000D2611" w14:paraId="36736092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E11A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C892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6B747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4A9F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C386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04A2C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E64F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977B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12C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D3D66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D53AB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3B07F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ACE4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BFFEF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A5607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5.423</w:t>
            </w:r>
          </w:p>
        </w:tc>
      </w:tr>
      <w:tr w:rsidR="000D2611" w:rsidRPr="000D2611" w14:paraId="3D23D34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4C8DB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E4922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C877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A7FD5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ADAEB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15903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4A0B5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A2948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29ADA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F8B87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CA69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49C7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858D2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84F48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A58D1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840</w:t>
            </w:r>
          </w:p>
        </w:tc>
      </w:tr>
      <w:tr w:rsidR="000D2611" w:rsidRPr="000D2611" w14:paraId="1CB90F11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6E00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0F315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E4B17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7A155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91EAC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E96A6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A4BB0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A7D6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E87FF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820C7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25BE2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FC8E1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E51EB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D747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E142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368</w:t>
            </w:r>
          </w:p>
        </w:tc>
      </w:tr>
      <w:tr w:rsidR="000D2611" w:rsidRPr="000D2611" w14:paraId="02CEF6A7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83AE2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BD0A1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394B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147BB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DA583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764B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414F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97FCE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CCD1C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978B5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C870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9979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CF176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C1862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43BDA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789</w:t>
            </w:r>
          </w:p>
        </w:tc>
      </w:tr>
      <w:tr w:rsidR="000D2611" w:rsidRPr="000D2611" w14:paraId="2E51AAD0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D90F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2FC4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8884B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586CE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56762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0015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43E81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2AC7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3C94E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29C2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0E0B0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C92C0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AA323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55AB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89A30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8.350</w:t>
            </w:r>
          </w:p>
        </w:tc>
      </w:tr>
      <w:tr w:rsidR="000D2611" w:rsidRPr="000D2611" w14:paraId="36E99615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12B23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4B10B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CC18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DBEF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7B351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B1109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D765F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70D75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0291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8D2F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68381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3C513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05D30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C7D3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DD8F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9.915</w:t>
            </w:r>
          </w:p>
        </w:tc>
      </w:tr>
      <w:tr w:rsidR="000D2611" w:rsidRPr="000D2611" w14:paraId="0412A24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2F6DC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94714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CB34F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BAF49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4531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8AB4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4440E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7B99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BD397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5356C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34555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BA2CD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5800B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202B9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3457A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9.915</w:t>
            </w:r>
          </w:p>
        </w:tc>
      </w:tr>
      <w:tr w:rsidR="000D2611" w:rsidRPr="000D2611" w14:paraId="7ECF9C9C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E8D2D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EC5E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01F95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C68F1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6D1A9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A1B82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2334F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B4D94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004CF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946C5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0D986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9B995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5702E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17901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FFAE5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9.920</w:t>
            </w:r>
          </w:p>
        </w:tc>
      </w:tr>
      <w:tr w:rsidR="000D2611" w:rsidRPr="000D2611" w14:paraId="6A69818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B8138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D2938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72D91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FF3DE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F63B4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4DF34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79EF3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DBBCD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E8819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C121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1CDDD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7741D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25D2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190D9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2AFE4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5.605</w:t>
            </w:r>
          </w:p>
        </w:tc>
      </w:tr>
      <w:tr w:rsidR="000D2611" w:rsidRPr="000D2611" w14:paraId="32EDDE1B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9BA1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95CD6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F4B4D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C980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5B5E0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32BD7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9C0574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A8A110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BC03D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ED630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FD7F7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0F52B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E42A1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2E98E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ABCD4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0.860</w:t>
            </w:r>
          </w:p>
        </w:tc>
      </w:tr>
      <w:tr w:rsidR="000D2611" w:rsidRPr="000D2611" w14:paraId="44AA58D6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6E71B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0D9DB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68A20A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1D3FB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21058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DEB80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47D60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EA24A2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8C11C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92B83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B2D7C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0D8C9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D6804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02EE7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83358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689</w:t>
            </w:r>
          </w:p>
        </w:tc>
      </w:tr>
      <w:tr w:rsidR="000D2611" w:rsidRPr="000D2611" w14:paraId="6CE98BBD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1ED1D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6466E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CD01F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D21EC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F47AC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17427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5DBA1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B86BD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0E7B4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9B96D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F6F70D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7056A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B8657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184956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C2454E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8.445</w:t>
            </w:r>
          </w:p>
        </w:tc>
      </w:tr>
      <w:tr w:rsidR="000D2611" w:rsidRPr="000D2611" w14:paraId="382A461A" w14:textId="77777777" w:rsidTr="000D2611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A2B9A9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B966BB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A6E1B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2DCB6C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6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E1D2F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661FD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DFA4F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C7695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2247B7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260808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0ED880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9465D1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12C90F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B81EE3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85CD85" w14:textId="77777777" w:rsidR="000D2611" w:rsidRPr="000D2611" w:rsidRDefault="000D2611" w:rsidP="000D261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0D2611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143</w:t>
            </w:r>
          </w:p>
        </w:tc>
      </w:tr>
    </w:tbl>
    <w:p w14:paraId="17C25C14" w14:textId="77777777" w:rsidR="000D2611" w:rsidRPr="000D2611" w:rsidRDefault="000D2611" w:rsidP="000D2611"/>
    <w:p w14:paraId="0AB43A82" w14:textId="77777777" w:rsidR="000D2611" w:rsidRDefault="000D2611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4305E6A7" w14:textId="38F5EEBC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2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ransformasi Data Iklim Kerj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37"/>
      </w:tblGrid>
      <w:tr w:rsidR="00937216" w:rsidRPr="00937216" w14:paraId="2E46BEB8" w14:textId="77777777" w:rsidTr="00937216">
        <w:trPr>
          <w:trHeight w:val="310"/>
        </w:trPr>
        <w:tc>
          <w:tcPr>
            <w:tcW w:w="0" w:type="auto"/>
            <w:gridSpan w:val="9"/>
            <w:shd w:val="clear" w:color="auto" w:fill="auto"/>
            <w:noWrap/>
            <w:vAlign w:val="bottom"/>
            <w:hideMark/>
          </w:tcPr>
          <w:p w14:paraId="7AB2D987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</w:pPr>
            <w:r w:rsidRPr="0093721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  <w:t>Succesive Interval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14:paraId="3A501BC9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TTL</w:t>
            </w:r>
          </w:p>
        </w:tc>
      </w:tr>
      <w:tr w:rsidR="00937216" w:rsidRPr="00937216" w14:paraId="3EEEABAA" w14:textId="77777777" w:rsidTr="00937216">
        <w:trPr>
          <w:trHeight w:val="27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0F645F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8A6DF2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A8CA3D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633A29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BB12FB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D4158E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4BB16A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E21EA0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BDC847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2.9</w:t>
            </w:r>
          </w:p>
        </w:tc>
        <w:tc>
          <w:tcPr>
            <w:tcW w:w="0" w:type="auto"/>
            <w:vMerge/>
            <w:vAlign w:val="center"/>
            <w:hideMark/>
          </w:tcPr>
          <w:p w14:paraId="08B911DB" w14:textId="77777777" w:rsidR="00937216" w:rsidRPr="00937216" w:rsidRDefault="00937216" w:rsidP="00937216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</w:p>
        </w:tc>
      </w:tr>
      <w:tr w:rsidR="00937216" w:rsidRPr="00937216" w14:paraId="3727ACAA" w14:textId="77777777" w:rsidTr="00937216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3C7FE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04D23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021C8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0DC4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3F2C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92EE1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C4048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EF712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D506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75255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117</w:t>
            </w:r>
          </w:p>
        </w:tc>
      </w:tr>
      <w:tr w:rsidR="00937216" w:rsidRPr="00937216" w14:paraId="51DB246B" w14:textId="77777777" w:rsidTr="00937216">
        <w:trPr>
          <w:trHeight w:val="27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17D8F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EB421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5335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31FAE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7482C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CB0CE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BABB4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E957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A7C7F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AE7C1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1.584</w:t>
            </w:r>
          </w:p>
        </w:tc>
      </w:tr>
      <w:tr w:rsidR="00937216" w:rsidRPr="00937216" w14:paraId="083078F5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11013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67E3A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96887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FE198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26BAF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DE9A6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D615C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0EE54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7FFC5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014E9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7F423C6C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9D05C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F374A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CF81A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AD28E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07D65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B714C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A43D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C70F1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9B9A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91B7B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1.535</w:t>
            </w:r>
          </w:p>
        </w:tc>
      </w:tr>
      <w:tr w:rsidR="00937216" w:rsidRPr="00937216" w14:paraId="76EFB0C2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1503F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467AB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DDAF3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97C5C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8BDD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B99E8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042A7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DCF2C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5A082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F73D1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519</w:t>
            </w:r>
          </w:p>
        </w:tc>
      </w:tr>
      <w:tr w:rsidR="00937216" w:rsidRPr="00937216" w14:paraId="5D6ED72C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5D0A0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56524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9F86A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FD56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F6431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79AC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D37D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7A0A4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E9E90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9DFF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46E6649B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418AC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76AFD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43BA7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566CA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925C3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E984C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96858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8C71D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F825F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D62F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1.006</w:t>
            </w:r>
          </w:p>
        </w:tc>
      </w:tr>
      <w:tr w:rsidR="00937216" w:rsidRPr="00937216" w14:paraId="718F9945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AE596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A804F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D2E43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8B3C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98E41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73AB9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897F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E51A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40A5B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227FD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642</w:t>
            </w:r>
          </w:p>
        </w:tc>
      </w:tr>
      <w:tr w:rsidR="00937216" w:rsidRPr="00937216" w14:paraId="20199A85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F7EC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35A4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F6B3B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58CB3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6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79F4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B7BA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69EE3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E3F4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170C6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4408F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8.434</w:t>
            </w:r>
          </w:p>
        </w:tc>
      </w:tr>
      <w:tr w:rsidR="00937216" w:rsidRPr="00937216" w14:paraId="13D6B023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49943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C8E3A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D1F19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2E97C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81B0A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626D6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0AE80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72FF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C461E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EBD1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649CE0B6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2FF89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60BCC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37FF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579B3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E946A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48095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9B7A4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AE61D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ED28F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4A334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02A66D3A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6584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94440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034C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A87F3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2565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F128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65B7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4924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0E7F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3EB4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2.468</w:t>
            </w:r>
          </w:p>
        </w:tc>
      </w:tr>
      <w:tr w:rsidR="00937216" w:rsidRPr="00937216" w14:paraId="7A56B474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B900C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5F4F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8BDC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87805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53CB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AAEAD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0017D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9F75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79623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B8F9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4818A0FB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55BB2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FAA30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4E5E1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7BE0C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6A550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4C022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FC20A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7DC2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9F1AD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D540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4E36D341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E48A4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99E8D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863D2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E59C3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A7FFD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0FBF7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310D9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E295F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A0359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33D9C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6.661</w:t>
            </w:r>
          </w:p>
        </w:tc>
      </w:tr>
      <w:tr w:rsidR="00937216" w:rsidRPr="00937216" w14:paraId="496250C1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53394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C962B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DDAF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A275E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90EAF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91EDD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5E96E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D07D3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60FB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99767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4E940A6F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C0C57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645F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BAAD8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9F1CC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1F11B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F7B87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6D0B1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4F6B5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D5B75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E7F44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7471F62B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6123B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9A3B9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0AD9C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50D1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7F16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8710F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A2A5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BBE992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069A0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4FDA2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6.991</w:t>
            </w:r>
          </w:p>
        </w:tc>
      </w:tr>
      <w:tr w:rsidR="00937216" w:rsidRPr="00937216" w14:paraId="360EA110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FDB93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B68A7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EA75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A7EF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971D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5F18E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4BA1E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8DD23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C53DA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DBDF3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548EBD24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45AE1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357D6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19B83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BC9B8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A74E7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9798BC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F3869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7F250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BC2CA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0AA5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125158C4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FAECF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F608B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CFDA0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ED6FD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E8E87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2A26C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1E26B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C0EBF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292B4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6D7C9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6.500</w:t>
            </w:r>
          </w:p>
        </w:tc>
      </w:tr>
      <w:tr w:rsidR="00937216" w:rsidRPr="00937216" w14:paraId="4F0E6997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C71B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27B29A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F9E0C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312ED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DE2A2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03B0F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A8162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66684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BC2A2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AA5F1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6.500</w:t>
            </w:r>
          </w:p>
        </w:tc>
      </w:tr>
      <w:tr w:rsidR="00937216" w:rsidRPr="00937216" w14:paraId="3A252120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F5B23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C2416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5384B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16AC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D2830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FA62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2B07E2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E44F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DDBB8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703EC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0.855</w:t>
            </w:r>
          </w:p>
        </w:tc>
      </w:tr>
      <w:tr w:rsidR="00937216" w:rsidRPr="00937216" w14:paraId="659D9D3E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74916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FA1E6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6CA83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7EF1B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0B02B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742A8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8F72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2E37B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1BAF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23346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117</w:t>
            </w:r>
          </w:p>
        </w:tc>
      </w:tr>
      <w:tr w:rsidR="00937216" w:rsidRPr="00937216" w14:paraId="1646201A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A6473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06CDD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13882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5BDC5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2200E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8A6A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30FB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31A38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45A742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D2743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0.823</w:t>
            </w:r>
          </w:p>
        </w:tc>
      </w:tr>
      <w:tr w:rsidR="00937216" w:rsidRPr="00937216" w14:paraId="75DB6DC5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4A4F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D4E0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B9915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0AB50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D01E1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E5F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3F85A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F651B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A8FC3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DFF58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035</w:t>
            </w:r>
          </w:p>
        </w:tc>
      </w:tr>
      <w:tr w:rsidR="00937216" w:rsidRPr="00937216" w14:paraId="1DB5FAA9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0F191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41C72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5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8196C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8337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007A9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6B68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84280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002B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908A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283CE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6.738</w:t>
            </w:r>
          </w:p>
        </w:tc>
      </w:tr>
      <w:tr w:rsidR="00937216" w:rsidRPr="00937216" w14:paraId="500B83D7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5DDF7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52A94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35DD5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7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7941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6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DE1E3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3A7F3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2F73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7339E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824E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18EB6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761</w:t>
            </w:r>
          </w:p>
        </w:tc>
      </w:tr>
      <w:tr w:rsidR="00937216" w:rsidRPr="00937216" w14:paraId="31650AB3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CDBC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C55BD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60D25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725D3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702D9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914BA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0F103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ED043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C67DD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D6FAE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5C58234F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583C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0D8C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CFCA4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9083A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1760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DB2FB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C2F5C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5B62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3DEC3D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0B9B7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022430D7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4F69F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D9FE6A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60F6B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4E617C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2B482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7C84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FE49A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5CDF5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F0EB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8BCC2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2.526</w:t>
            </w:r>
          </w:p>
        </w:tc>
      </w:tr>
      <w:tr w:rsidR="00937216" w:rsidRPr="00937216" w14:paraId="7B15C46A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7269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525C3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A9241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DA6C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7ADA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2C00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18ED8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25C1F2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247C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B6F65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5A8902E5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1D22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B2023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50B7F0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14E5D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DC3439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0434A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647A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B8A0C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FDBB1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FEC99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1741A0D2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540DEE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B3802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495D1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A86442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F085F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506F1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C2595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EB0B7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22D2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01D47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150</w:t>
            </w:r>
          </w:p>
        </w:tc>
      </w:tr>
      <w:tr w:rsidR="00937216" w:rsidRPr="00937216" w14:paraId="443EC8BD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C350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01E71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0ADE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00243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7A3AC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B2ECF1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CBB8E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B80CF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9EB4E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E8E4D7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439</w:t>
            </w:r>
          </w:p>
        </w:tc>
      </w:tr>
      <w:tr w:rsidR="00937216" w:rsidRPr="00937216" w14:paraId="4A60D248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A7D3D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C76255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B832C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4990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5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30B8E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31555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AA407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BB07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1F54B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002E6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7.042</w:t>
            </w:r>
          </w:p>
        </w:tc>
      </w:tr>
      <w:tr w:rsidR="00937216" w:rsidRPr="00937216" w14:paraId="062394CF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F6FED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0A215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ACAD3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7ED95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6408A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AD2E7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5DD24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DCEA2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90F1A4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36F0B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642</w:t>
            </w:r>
          </w:p>
        </w:tc>
      </w:tr>
      <w:tr w:rsidR="00937216" w:rsidRPr="00937216" w14:paraId="239A039D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106FA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797A10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F0930B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9F4FC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C430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895D7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D43A4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CCCCF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E141C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A4714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19.405</w:t>
            </w:r>
          </w:p>
        </w:tc>
      </w:tr>
      <w:tr w:rsidR="00937216" w:rsidRPr="00937216" w14:paraId="3C0C7D74" w14:textId="77777777" w:rsidTr="00937216">
        <w:trPr>
          <w:trHeight w:val="26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89639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FBDA11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D9F3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4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5AAC0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D864F9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4A79BB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0E534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99D14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32A4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8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3EA3BF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3.872</w:t>
            </w:r>
          </w:p>
        </w:tc>
      </w:tr>
    </w:tbl>
    <w:p w14:paraId="79661678" w14:textId="77777777" w:rsidR="000D2611" w:rsidRPr="000D2611" w:rsidRDefault="000D2611" w:rsidP="000D2611"/>
    <w:p w14:paraId="040EBD77" w14:textId="77777777" w:rsidR="00937216" w:rsidRDefault="00937216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</w:p>
    <w:p w14:paraId="127953B2" w14:textId="77777777" w:rsidR="00937216" w:rsidRDefault="00937216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</w:p>
    <w:p w14:paraId="20318E02" w14:textId="16B22DFF" w:rsidR="00FA71CF" w:rsidRPr="009550D8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3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ransformasi Data Insentif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92"/>
        <w:gridCol w:w="592"/>
        <w:gridCol w:w="592"/>
        <w:gridCol w:w="591"/>
        <w:gridCol w:w="591"/>
        <w:gridCol w:w="591"/>
        <w:gridCol w:w="591"/>
        <w:gridCol w:w="591"/>
        <w:gridCol w:w="591"/>
        <w:gridCol w:w="633"/>
        <w:gridCol w:w="633"/>
        <w:gridCol w:w="633"/>
        <w:gridCol w:w="716"/>
      </w:tblGrid>
      <w:tr w:rsidR="00937216" w:rsidRPr="00937216" w14:paraId="608748BE" w14:textId="77777777" w:rsidTr="00937216">
        <w:trPr>
          <w:trHeight w:val="300"/>
          <w:jc w:val="center"/>
        </w:trPr>
        <w:tc>
          <w:tcPr>
            <w:tcW w:w="0" w:type="auto"/>
            <w:gridSpan w:val="1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DC867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</w:pPr>
            <w:r w:rsidRPr="00937216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eastAsia="en-ID"/>
              </w:rPr>
              <w:t>Succesive Interval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DC8A5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937216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TTL</w:t>
            </w:r>
          </w:p>
        </w:tc>
      </w:tr>
      <w:tr w:rsidR="00937216" w:rsidRPr="00937216" w14:paraId="00951EEE" w14:textId="77777777" w:rsidTr="00937216">
        <w:trPr>
          <w:trHeight w:val="27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FE82F4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F2B3FC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FD996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7B1FE3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8343D8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CEA364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5EF8B7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783F99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CB67D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618E16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94B011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3605B" w14:textId="77777777" w:rsidR="00937216" w:rsidRPr="00937216" w:rsidRDefault="00937216" w:rsidP="00937216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eastAsia="en-ID"/>
              </w:rPr>
              <w:t>X3.12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045747" w14:textId="77777777" w:rsidR="00937216" w:rsidRPr="00937216" w:rsidRDefault="00937216" w:rsidP="0093721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</w:p>
        </w:tc>
      </w:tr>
      <w:tr w:rsidR="00937216" w:rsidRPr="00937216" w14:paraId="36472170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45A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D3CE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A36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ACF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6CC2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3AC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54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DBD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FB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12E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81A1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510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A324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2.492</w:t>
            </w:r>
          </w:p>
        </w:tc>
      </w:tr>
      <w:tr w:rsidR="00937216" w:rsidRPr="00937216" w14:paraId="65C05610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A8B2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8F2E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F6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9A1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088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3B26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122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231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DD75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A20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82C6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C7A7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2AAD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9.746</w:t>
            </w:r>
          </w:p>
        </w:tc>
      </w:tr>
      <w:tr w:rsidR="00937216" w:rsidRPr="00937216" w14:paraId="635FCE7B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295E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E977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4849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EA9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A89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9A5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0F7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4A1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ED92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D78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9423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E9C6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47B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1.092</w:t>
            </w:r>
          </w:p>
        </w:tc>
      </w:tr>
      <w:tr w:rsidR="00937216" w:rsidRPr="00937216" w14:paraId="6020A361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13B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0B9C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42D6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EE35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57F4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01F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C371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685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0A1C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A10A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E931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DB5D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4F25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848</w:t>
            </w:r>
          </w:p>
        </w:tc>
      </w:tr>
      <w:tr w:rsidR="00937216" w:rsidRPr="00937216" w14:paraId="31D11DA2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8A28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945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7083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344E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35B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D1F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25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51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9FA2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EB22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5C2B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C791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E5C8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2.492</w:t>
            </w:r>
          </w:p>
        </w:tc>
      </w:tr>
      <w:tr w:rsidR="00937216" w:rsidRPr="00937216" w14:paraId="6A50471A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A13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7EB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5B83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6D2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FFE9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6614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002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B3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3CF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049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B3D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D5E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571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469</w:t>
            </w:r>
          </w:p>
        </w:tc>
      </w:tr>
      <w:tr w:rsidR="00937216" w:rsidRPr="00937216" w14:paraId="16963B86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4956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51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93D0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550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915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A44B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F03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C050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92E6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668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AC2A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BADF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752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672</w:t>
            </w:r>
          </w:p>
        </w:tc>
      </w:tr>
      <w:tr w:rsidR="00937216" w:rsidRPr="00937216" w14:paraId="32FC2B2D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6309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1D69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FC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FFD9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145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0AF1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A778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82BE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9A0D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C93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EF9B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A31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66E2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9.491</w:t>
            </w:r>
          </w:p>
        </w:tc>
      </w:tr>
      <w:tr w:rsidR="00937216" w:rsidRPr="00937216" w14:paraId="497EEC71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13D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ED29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21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8B19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8CB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08F1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F39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4A2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ADD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4DD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6F1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4E28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187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2.574</w:t>
            </w:r>
          </w:p>
        </w:tc>
      </w:tr>
      <w:tr w:rsidR="00937216" w:rsidRPr="00937216" w14:paraId="5E0AE521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1890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2096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EF7E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82F3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7CE2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BCBF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B8B0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096E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916B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8862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F57B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3ECC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E7E9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9.098</w:t>
            </w:r>
          </w:p>
        </w:tc>
      </w:tr>
      <w:tr w:rsidR="00937216" w:rsidRPr="00937216" w14:paraId="5F1F0102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51C5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E4C3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FB7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7B1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2322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9BCE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FF9F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5B79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04E6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C02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39C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3834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03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182</w:t>
            </w:r>
          </w:p>
        </w:tc>
      </w:tr>
      <w:tr w:rsidR="00937216" w:rsidRPr="00937216" w14:paraId="1AED5963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68A2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F17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74D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5A7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178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73E0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BF2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BE85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D8C7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2FE9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E7BC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FDB6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11B9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4.804</w:t>
            </w:r>
          </w:p>
        </w:tc>
      </w:tr>
      <w:tr w:rsidR="00937216" w:rsidRPr="00937216" w14:paraId="10BDA491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AEE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8AB2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BBB4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96F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6918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A8AB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7722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42C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4346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C36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9849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FE8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45C1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0.957</w:t>
            </w:r>
          </w:p>
        </w:tc>
      </w:tr>
      <w:tr w:rsidR="00937216" w:rsidRPr="00937216" w14:paraId="05116AB8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F09B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4B6C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4CF7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762D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7B9C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FFCA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CBDB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77CB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1A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A85F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126D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B2FF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AE85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6.000</w:t>
            </w:r>
          </w:p>
        </w:tc>
      </w:tr>
      <w:tr w:rsidR="00937216" w:rsidRPr="00937216" w14:paraId="1C8F5056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7BF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8537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814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35C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F85E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0389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8050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671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5B2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7F15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47F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05CE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9A3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42.365</w:t>
            </w:r>
          </w:p>
        </w:tc>
      </w:tr>
      <w:tr w:rsidR="00937216" w:rsidRPr="00937216" w14:paraId="7D9EEE79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9AE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8A5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4FF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5D24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0F1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59B9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FE04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BE2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D391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0E0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85C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D86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A691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874</w:t>
            </w:r>
          </w:p>
        </w:tc>
      </w:tr>
      <w:tr w:rsidR="00937216" w:rsidRPr="00937216" w14:paraId="6DEE8C53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849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EF0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C145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4B4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5144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7671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BD1B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A832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61E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C2C1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3E2E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26C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FC9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1.391</w:t>
            </w:r>
          </w:p>
        </w:tc>
      </w:tr>
      <w:tr w:rsidR="00937216" w:rsidRPr="00937216" w14:paraId="65FB67D9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42D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3012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0274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FE77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0D40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298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AF0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7FF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31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32B6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75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0CA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F8C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874</w:t>
            </w:r>
          </w:p>
        </w:tc>
      </w:tr>
      <w:tr w:rsidR="00937216" w:rsidRPr="00937216" w14:paraId="282347D3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BE37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170A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C2B7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117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662D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817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55DE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0AF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8045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C0B2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38C0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25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AB0F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874</w:t>
            </w:r>
          </w:p>
        </w:tc>
      </w:tr>
      <w:tr w:rsidR="00937216" w:rsidRPr="00937216" w14:paraId="4BFF2862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732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67A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515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72F3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BF92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E7C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5CA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F01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9A8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2557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6D3E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C654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5B07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8.162</w:t>
            </w:r>
          </w:p>
        </w:tc>
      </w:tr>
      <w:tr w:rsidR="00937216" w:rsidRPr="00937216" w14:paraId="1ACB1E6A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D141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7893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25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0D1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174D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D3C5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0D1A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91EF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7F7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C55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14A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BDA1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9883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338</w:t>
            </w:r>
          </w:p>
        </w:tc>
      </w:tr>
      <w:tr w:rsidR="00937216" w:rsidRPr="00937216" w14:paraId="0056FE38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A951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638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1832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25B5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629F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3AB2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A2E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8A93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0D45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EBEE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EB80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7A88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9532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8.999</w:t>
            </w:r>
          </w:p>
        </w:tc>
      </w:tr>
      <w:tr w:rsidR="00937216" w:rsidRPr="00937216" w14:paraId="7A99D9A4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36D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A98B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146F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BA1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980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F3D8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777B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CE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CAC4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92C7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C2F9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B9E6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E09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953</w:t>
            </w:r>
          </w:p>
        </w:tc>
      </w:tr>
      <w:tr w:rsidR="00937216" w:rsidRPr="00937216" w14:paraId="3A06A5C6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F723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DC21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C781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74AD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0C9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4EBF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C71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B9D3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F1C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E74F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9DE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BFBB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46FE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204</w:t>
            </w:r>
          </w:p>
        </w:tc>
      </w:tr>
      <w:tr w:rsidR="00937216" w:rsidRPr="00937216" w14:paraId="61DA5A82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6C4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0C75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C55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990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C0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5FE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37BB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E8F3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952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4FA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C96B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D948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91BC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7.602</w:t>
            </w:r>
          </w:p>
        </w:tc>
      </w:tr>
      <w:tr w:rsidR="00937216" w:rsidRPr="00937216" w14:paraId="741AD55B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F0B3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D01B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663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5E21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F2FE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C5B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2D16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8279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2EC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ACE4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832F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7F7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E78B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2.328</w:t>
            </w:r>
          </w:p>
        </w:tc>
      </w:tr>
      <w:tr w:rsidR="00937216" w:rsidRPr="00937216" w14:paraId="7AA88F73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F71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E66D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C6F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1EF1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EFDA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5F2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30A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711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AAB1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1838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F3EB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AB3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5B0B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9.464</w:t>
            </w:r>
          </w:p>
        </w:tc>
      </w:tr>
      <w:tr w:rsidR="00937216" w:rsidRPr="00937216" w14:paraId="4AAF11B0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39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D92D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5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87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984C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7BE7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335A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E7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CE6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070E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805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B4A1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7600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CB60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4.792</w:t>
            </w:r>
          </w:p>
        </w:tc>
      </w:tr>
      <w:tr w:rsidR="00937216" w:rsidRPr="00937216" w14:paraId="417E1D05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6782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C93F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520C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6648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B75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E19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8C56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924C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4E0F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6B17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28D8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D2EF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A4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6.803</w:t>
            </w:r>
          </w:p>
        </w:tc>
      </w:tr>
      <w:tr w:rsidR="00937216" w:rsidRPr="00937216" w14:paraId="68A40E15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C31D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1DE7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FC29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8C20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8F9C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278B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09B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BD05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298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6B3D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D7DB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BD9A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9F4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7.408</w:t>
            </w:r>
          </w:p>
        </w:tc>
      </w:tr>
      <w:tr w:rsidR="00937216" w:rsidRPr="00937216" w14:paraId="4CE331DB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D35E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A164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51AD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2EE9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8CE5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06FC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D7B3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CB6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FF3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D970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728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EC8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8925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3.271</w:t>
            </w:r>
          </w:p>
        </w:tc>
      </w:tr>
      <w:tr w:rsidR="00937216" w:rsidRPr="00937216" w14:paraId="68D3AD86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C6A0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BCB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CF7F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11EA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21D2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425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E6C6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40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83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B2A9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006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52F5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5A7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8.010</w:t>
            </w:r>
          </w:p>
        </w:tc>
      </w:tr>
      <w:tr w:rsidR="00937216" w:rsidRPr="00937216" w14:paraId="6CF3D854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4D3B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95E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D17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1A4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AED6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3692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E9D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DF0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A0E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7266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87AC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C1EA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1DE2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2.083</w:t>
            </w:r>
          </w:p>
        </w:tc>
      </w:tr>
      <w:tr w:rsidR="00937216" w:rsidRPr="00937216" w14:paraId="64AD1285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EF2C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44AE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A69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C3D7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5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FEE6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ABBC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224D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B653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753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302F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5A9B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C2E6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D720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4.949</w:t>
            </w:r>
          </w:p>
        </w:tc>
      </w:tr>
      <w:tr w:rsidR="00937216" w:rsidRPr="00937216" w14:paraId="44045C04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C623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BE8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D1AE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D21C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5825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5520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82F34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7D03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C485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1FF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95C8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A50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7D78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9.704</w:t>
            </w:r>
          </w:p>
        </w:tc>
      </w:tr>
      <w:tr w:rsidR="00937216" w:rsidRPr="00937216" w14:paraId="7DECADA6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AD6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A0E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542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8984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704E8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410B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163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ECE4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CDA5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196F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887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BA6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454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8.068</w:t>
            </w:r>
          </w:p>
        </w:tc>
      </w:tr>
      <w:tr w:rsidR="00937216" w:rsidRPr="00937216" w14:paraId="12E5D93F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B9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E42C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928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D3B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ABDB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CC07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15F4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789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C29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E10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8636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9E6CB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7D00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27.602</w:t>
            </w:r>
          </w:p>
        </w:tc>
      </w:tr>
      <w:tr w:rsidR="00937216" w:rsidRPr="00937216" w14:paraId="07DCCBD9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BFADD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3B3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3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45B5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7067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220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5563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F56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D78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003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1489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ACD1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B4F23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7D2B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5.098</w:t>
            </w:r>
          </w:p>
        </w:tc>
      </w:tr>
      <w:tr w:rsidR="00937216" w:rsidRPr="00937216" w14:paraId="26D0E7CA" w14:textId="77777777" w:rsidTr="00937216">
        <w:trPr>
          <w:trHeight w:val="26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84EADF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4.2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338D7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8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18630E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9CC67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2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7757F1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758AA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5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5C552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7FB6A6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8EF2A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006769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6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8BE02A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2.4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238DDC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18"/>
                <w:szCs w:val="18"/>
                <w:lang w:eastAsia="en-ID"/>
              </w:rPr>
              <w:t>3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32A0" w14:textId="77777777" w:rsidR="00937216" w:rsidRPr="00937216" w:rsidRDefault="00937216" w:rsidP="00937216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</w:pPr>
            <w:r w:rsidRPr="00937216">
              <w:rPr>
                <w:rFonts w:ascii="Courier New" w:eastAsia="Times New Roman" w:hAnsi="Courier New" w:cs="Courier New"/>
                <w:sz w:val="20"/>
                <w:szCs w:val="20"/>
                <w:lang w:eastAsia="en-ID"/>
              </w:rPr>
              <w:t>30.541</w:t>
            </w:r>
          </w:p>
        </w:tc>
      </w:tr>
    </w:tbl>
    <w:p w14:paraId="17AD942F" w14:textId="77777777" w:rsidR="000D2611" w:rsidRDefault="000D2611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br w:type="page"/>
      </w:r>
    </w:p>
    <w:p w14:paraId="6D889096" w14:textId="3E04C394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4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Normalitas</w:t>
      </w:r>
    </w:p>
    <w:tbl>
      <w:tblPr>
        <w:tblW w:w="43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0"/>
        <w:gridCol w:w="1170"/>
        <w:gridCol w:w="1195"/>
      </w:tblGrid>
      <w:tr w:rsidR="000D2611" w:rsidRPr="00DB01D7" w14:paraId="12B3CA64" w14:textId="77777777" w:rsidTr="000D2611">
        <w:trPr>
          <w:cantSplit/>
          <w:trHeight w:val="293"/>
        </w:trPr>
        <w:tc>
          <w:tcPr>
            <w:tcW w:w="4345" w:type="dxa"/>
            <w:gridSpan w:val="3"/>
            <w:shd w:val="clear" w:color="auto" w:fill="FFFFFF"/>
            <w:vAlign w:val="center"/>
          </w:tcPr>
          <w:p w14:paraId="4F1C7B52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B01D7">
              <w:rPr>
                <w:rFonts w:ascii="Arial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0D2611" w:rsidRPr="00DB01D7" w14:paraId="6C26AA70" w14:textId="77777777" w:rsidTr="000D2611">
        <w:trPr>
          <w:cantSplit/>
          <w:trHeight w:val="587"/>
        </w:trPr>
        <w:tc>
          <w:tcPr>
            <w:tcW w:w="3150" w:type="dxa"/>
            <w:gridSpan w:val="2"/>
            <w:shd w:val="clear" w:color="auto" w:fill="FFFFFF"/>
            <w:vAlign w:val="bottom"/>
          </w:tcPr>
          <w:p w14:paraId="16680A64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4" w:type="dxa"/>
            <w:shd w:val="clear" w:color="auto" w:fill="FFFFFF"/>
            <w:vAlign w:val="bottom"/>
          </w:tcPr>
          <w:p w14:paraId="30634A50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0D2611" w:rsidRPr="00DB01D7" w14:paraId="7142B8D9" w14:textId="77777777" w:rsidTr="000D2611">
        <w:trPr>
          <w:cantSplit/>
          <w:trHeight w:val="293"/>
        </w:trPr>
        <w:tc>
          <w:tcPr>
            <w:tcW w:w="3150" w:type="dxa"/>
            <w:gridSpan w:val="2"/>
            <w:shd w:val="clear" w:color="auto" w:fill="E0E0E0"/>
          </w:tcPr>
          <w:p w14:paraId="2265808D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194" w:type="dxa"/>
            <w:shd w:val="clear" w:color="auto" w:fill="FFFFFF"/>
          </w:tcPr>
          <w:p w14:paraId="2B01706C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39</w:t>
            </w:r>
          </w:p>
        </w:tc>
      </w:tr>
      <w:tr w:rsidR="000D2611" w:rsidRPr="00DB01D7" w14:paraId="3E87EFFE" w14:textId="77777777" w:rsidTr="000D2611">
        <w:trPr>
          <w:cantSplit/>
          <w:trHeight w:val="293"/>
        </w:trPr>
        <w:tc>
          <w:tcPr>
            <w:tcW w:w="1980" w:type="dxa"/>
            <w:vMerge w:val="restart"/>
            <w:shd w:val="clear" w:color="auto" w:fill="E0E0E0"/>
          </w:tcPr>
          <w:p w14:paraId="27BA3FF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Normal Parameters</w:t>
            </w:r>
            <w:r w:rsidRPr="00DB01D7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170" w:type="dxa"/>
            <w:shd w:val="clear" w:color="auto" w:fill="E0E0E0"/>
          </w:tcPr>
          <w:p w14:paraId="2F34A632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194" w:type="dxa"/>
            <w:shd w:val="clear" w:color="auto" w:fill="FFFFFF"/>
          </w:tcPr>
          <w:p w14:paraId="11D8A03D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0D2611" w:rsidRPr="00DB01D7" w14:paraId="4BC24DC5" w14:textId="77777777" w:rsidTr="000D2611">
        <w:trPr>
          <w:cantSplit/>
          <w:trHeight w:val="302"/>
        </w:trPr>
        <w:tc>
          <w:tcPr>
            <w:tcW w:w="1980" w:type="dxa"/>
            <w:vMerge/>
            <w:shd w:val="clear" w:color="auto" w:fill="E0E0E0"/>
          </w:tcPr>
          <w:p w14:paraId="000EC71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E0E0E0"/>
          </w:tcPr>
          <w:p w14:paraId="51F82202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194" w:type="dxa"/>
            <w:shd w:val="clear" w:color="auto" w:fill="FFFFFF"/>
          </w:tcPr>
          <w:p w14:paraId="373D751B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3.20441321</w:t>
            </w:r>
          </w:p>
        </w:tc>
      </w:tr>
      <w:tr w:rsidR="000D2611" w:rsidRPr="00DB01D7" w14:paraId="50827796" w14:textId="77777777" w:rsidTr="000D2611">
        <w:trPr>
          <w:cantSplit/>
          <w:trHeight w:val="293"/>
        </w:trPr>
        <w:tc>
          <w:tcPr>
            <w:tcW w:w="1980" w:type="dxa"/>
            <w:vMerge w:val="restart"/>
            <w:shd w:val="clear" w:color="auto" w:fill="E0E0E0"/>
          </w:tcPr>
          <w:p w14:paraId="782E6AE9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170" w:type="dxa"/>
            <w:shd w:val="clear" w:color="auto" w:fill="E0E0E0"/>
          </w:tcPr>
          <w:p w14:paraId="27C85F83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194" w:type="dxa"/>
            <w:shd w:val="clear" w:color="auto" w:fill="FFFFFF"/>
          </w:tcPr>
          <w:p w14:paraId="4D04E999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128</w:t>
            </w:r>
          </w:p>
        </w:tc>
      </w:tr>
      <w:tr w:rsidR="000D2611" w:rsidRPr="00DB01D7" w14:paraId="138BA0DA" w14:textId="77777777" w:rsidTr="000D2611">
        <w:trPr>
          <w:cantSplit/>
          <w:trHeight w:val="302"/>
        </w:trPr>
        <w:tc>
          <w:tcPr>
            <w:tcW w:w="1980" w:type="dxa"/>
            <w:vMerge/>
            <w:shd w:val="clear" w:color="auto" w:fill="E0E0E0"/>
          </w:tcPr>
          <w:p w14:paraId="383289A3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E0E0E0"/>
          </w:tcPr>
          <w:p w14:paraId="05D70B62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194" w:type="dxa"/>
            <w:shd w:val="clear" w:color="auto" w:fill="FFFFFF"/>
          </w:tcPr>
          <w:p w14:paraId="25DC67EC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084</w:t>
            </w:r>
          </w:p>
        </w:tc>
      </w:tr>
      <w:tr w:rsidR="000D2611" w:rsidRPr="00DB01D7" w14:paraId="0F2F93F8" w14:textId="77777777" w:rsidTr="000D2611">
        <w:trPr>
          <w:cantSplit/>
          <w:trHeight w:val="302"/>
        </w:trPr>
        <w:tc>
          <w:tcPr>
            <w:tcW w:w="1980" w:type="dxa"/>
            <w:vMerge/>
            <w:shd w:val="clear" w:color="auto" w:fill="E0E0E0"/>
          </w:tcPr>
          <w:p w14:paraId="6EA6960C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E0E0E0"/>
          </w:tcPr>
          <w:p w14:paraId="07D735CF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194" w:type="dxa"/>
            <w:shd w:val="clear" w:color="auto" w:fill="FFFFFF"/>
          </w:tcPr>
          <w:p w14:paraId="66380BF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-.128</w:t>
            </w:r>
          </w:p>
        </w:tc>
      </w:tr>
      <w:tr w:rsidR="000D2611" w:rsidRPr="00DB01D7" w14:paraId="2EE905F9" w14:textId="77777777" w:rsidTr="000D2611">
        <w:trPr>
          <w:cantSplit/>
          <w:trHeight w:val="293"/>
        </w:trPr>
        <w:tc>
          <w:tcPr>
            <w:tcW w:w="3150" w:type="dxa"/>
            <w:gridSpan w:val="2"/>
            <w:shd w:val="clear" w:color="auto" w:fill="E0E0E0"/>
          </w:tcPr>
          <w:p w14:paraId="2F4C3C0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194" w:type="dxa"/>
            <w:shd w:val="clear" w:color="auto" w:fill="FFFFFF"/>
          </w:tcPr>
          <w:p w14:paraId="1AA7B57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128</w:t>
            </w:r>
          </w:p>
        </w:tc>
      </w:tr>
      <w:tr w:rsidR="000D2611" w:rsidRPr="00DB01D7" w14:paraId="1904DCD6" w14:textId="77777777" w:rsidTr="000D2611">
        <w:trPr>
          <w:cantSplit/>
          <w:trHeight w:val="293"/>
        </w:trPr>
        <w:tc>
          <w:tcPr>
            <w:tcW w:w="3150" w:type="dxa"/>
            <w:gridSpan w:val="2"/>
            <w:shd w:val="clear" w:color="auto" w:fill="E0E0E0"/>
          </w:tcPr>
          <w:p w14:paraId="3C96EB56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Asymp. Sig. (2-tailed)</w:t>
            </w:r>
          </w:p>
        </w:tc>
        <w:tc>
          <w:tcPr>
            <w:tcW w:w="1194" w:type="dxa"/>
            <w:shd w:val="clear" w:color="auto" w:fill="FFFFFF"/>
          </w:tcPr>
          <w:p w14:paraId="04CF1FD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110</w:t>
            </w:r>
            <w:r w:rsidRPr="00DB01D7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c</w:t>
            </w:r>
          </w:p>
        </w:tc>
      </w:tr>
      <w:tr w:rsidR="000D2611" w:rsidRPr="00DB01D7" w14:paraId="025FDA27" w14:textId="77777777" w:rsidTr="000D2611">
        <w:trPr>
          <w:cantSplit/>
          <w:trHeight w:val="293"/>
        </w:trPr>
        <w:tc>
          <w:tcPr>
            <w:tcW w:w="4345" w:type="dxa"/>
            <w:gridSpan w:val="3"/>
            <w:shd w:val="clear" w:color="auto" w:fill="FFFFFF"/>
          </w:tcPr>
          <w:p w14:paraId="6A98C8E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0D2611" w:rsidRPr="00DB01D7" w14:paraId="78F771C4" w14:textId="77777777" w:rsidTr="000D2611">
        <w:trPr>
          <w:cantSplit/>
          <w:trHeight w:val="293"/>
        </w:trPr>
        <w:tc>
          <w:tcPr>
            <w:tcW w:w="4345" w:type="dxa"/>
            <w:gridSpan w:val="3"/>
            <w:shd w:val="clear" w:color="auto" w:fill="FFFFFF"/>
          </w:tcPr>
          <w:p w14:paraId="3240BF4B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0D2611" w:rsidRPr="00DB01D7" w14:paraId="3C9A34BB" w14:textId="77777777" w:rsidTr="000D2611">
        <w:trPr>
          <w:cantSplit/>
          <w:trHeight w:val="293"/>
        </w:trPr>
        <w:tc>
          <w:tcPr>
            <w:tcW w:w="4345" w:type="dxa"/>
            <w:gridSpan w:val="3"/>
            <w:shd w:val="clear" w:color="auto" w:fill="FFFFFF"/>
          </w:tcPr>
          <w:p w14:paraId="47D47506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</w:tbl>
    <w:p w14:paraId="0B17757D" w14:textId="77777777" w:rsidR="000D2611" w:rsidRPr="000D2611" w:rsidRDefault="000D2611" w:rsidP="000D2611"/>
    <w:p w14:paraId="7610BA01" w14:textId="08FD641D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5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Multikolinierita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3"/>
        <w:gridCol w:w="1273"/>
        <w:gridCol w:w="1113"/>
        <w:gridCol w:w="694"/>
      </w:tblGrid>
      <w:tr w:rsidR="000D2611" w:rsidRPr="00DB01D7" w14:paraId="3472C14E" w14:textId="77777777" w:rsidTr="000D2611">
        <w:trPr>
          <w:cantSplit/>
        </w:trPr>
        <w:tc>
          <w:tcPr>
            <w:tcW w:w="0" w:type="auto"/>
            <w:gridSpan w:val="4"/>
            <w:shd w:val="clear" w:color="auto" w:fill="FFFFFF"/>
            <w:vAlign w:val="center"/>
          </w:tcPr>
          <w:p w14:paraId="43873115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DB01D7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DB01D7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0D2611" w:rsidRPr="00DB01D7" w14:paraId="47A64BBB" w14:textId="77777777" w:rsidTr="000D2611">
        <w:trPr>
          <w:cantSplit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316E9C89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7B780D61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0D2611" w:rsidRPr="00DB01D7" w14:paraId="5BA0A5E9" w14:textId="77777777" w:rsidTr="000D2611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51B42AC3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07D94EEA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6B512D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0D2611" w:rsidRPr="00DB01D7" w14:paraId="312ECE9A" w14:textId="77777777" w:rsidTr="000D2611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D09B363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3833AB5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141024C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2601E159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D2611" w:rsidRPr="00DB01D7" w14:paraId="472D9ECD" w14:textId="77777777" w:rsidTr="000D2611">
        <w:trPr>
          <w:cantSplit/>
        </w:trPr>
        <w:tc>
          <w:tcPr>
            <w:tcW w:w="0" w:type="auto"/>
            <w:vMerge/>
            <w:shd w:val="clear" w:color="auto" w:fill="E0E0E0"/>
          </w:tcPr>
          <w:p w14:paraId="6BB8B76B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28617D08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Fasilitas Kerja</w:t>
            </w:r>
          </w:p>
        </w:tc>
        <w:tc>
          <w:tcPr>
            <w:tcW w:w="0" w:type="auto"/>
            <w:shd w:val="clear" w:color="auto" w:fill="FFFFFF"/>
          </w:tcPr>
          <w:p w14:paraId="3F066ACE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543</w:t>
            </w:r>
          </w:p>
        </w:tc>
        <w:tc>
          <w:tcPr>
            <w:tcW w:w="0" w:type="auto"/>
            <w:shd w:val="clear" w:color="auto" w:fill="FFFFFF"/>
          </w:tcPr>
          <w:p w14:paraId="743C44F0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1.842</w:t>
            </w:r>
          </w:p>
        </w:tc>
      </w:tr>
      <w:tr w:rsidR="000D2611" w:rsidRPr="00DB01D7" w14:paraId="31FDFFAC" w14:textId="77777777" w:rsidTr="000D2611">
        <w:trPr>
          <w:cantSplit/>
        </w:trPr>
        <w:tc>
          <w:tcPr>
            <w:tcW w:w="0" w:type="auto"/>
            <w:vMerge/>
            <w:shd w:val="clear" w:color="auto" w:fill="E0E0E0"/>
          </w:tcPr>
          <w:p w14:paraId="3C3202CD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5A254A0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Iklim Kerja</w:t>
            </w:r>
          </w:p>
        </w:tc>
        <w:tc>
          <w:tcPr>
            <w:tcW w:w="0" w:type="auto"/>
            <w:shd w:val="clear" w:color="auto" w:fill="FFFFFF"/>
          </w:tcPr>
          <w:p w14:paraId="1F957C62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753</w:t>
            </w:r>
          </w:p>
        </w:tc>
        <w:tc>
          <w:tcPr>
            <w:tcW w:w="0" w:type="auto"/>
            <w:shd w:val="clear" w:color="auto" w:fill="FFFFFF"/>
          </w:tcPr>
          <w:p w14:paraId="44D1718D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1.328</w:t>
            </w:r>
          </w:p>
        </w:tc>
      </w:tr>
      <w:tr w:rsidR="000D2611" w:rsidRPr="00DB01D7" w14:paraId="7FDE502F" w14:textId="77777777" w:rsidTr="000D2611">
        <w:trPr>
          <w:cantSplit/>
        </w:trPr>
        <w:tc>
          <w:tcPr>
            <w:tcW w:w="0" w:type="auto"/>
            <w:vMerge/>
            <w:shd w:val="clear" w:color="auto" w:fill="E0E0E0"/>
          </w:tcPr>
          <w:p w14:paraId="78462DF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375E5DAF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264A60"/>
                <w:sz w:val="18"/>
                <w:szCs w:val="18"/>
              </w:rPr>
              <w:t>Insentif</w:t>
            </w:r>
          </w:p>
        </w:tc>
        <w:tc>
          <w:tcPr>
            <w:tcW w:w="0" w:type="auto"/>
            <w:shd w:val="clear" w:color="auto" w:fill="FFFFFF"/>
          </w:tcPr>
          <w:p w14:paraId="3A3CCD4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.629</w:t>
            </w:r>
          </w:p>
        </w:tc>
        <w:tc>
          <w:tcPr>
            <w:tcW w:w="0" w:type="auto"/>
            <w:shd w:val="clear" w:color="auto" w:fill="FFFFFF"/>
          </w:tcPr>
          <w:p w14:paraId="499BFA4E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1.589</w:t>
            </w:r>
          </w:p>
        </w:tc>
      </w:tr>
      <w:tr w:rsidR="000D2611" w:rsidRPr="00DB01D7" w14:paraId="2008F6DA" w14:textId="77777777" w:rsidTr="000D2611">
        <w:trPr>
          <w:cantSplit/>
        </w:trPr>
        <w:tc>
          <w:tcPr>
            <w:tcW w:w="0" w:type="auto"/>
            <w:gridSpan w:val="4"/>
            <w:shd w:val="clear" w:color="auto" w:fill="FFFFFF"/>
          </w:tcPr>
          <w:p w14:paraId="0EB710B7" w14:textId="77777777" w:rsidR="000D2611" w:rsidRPr="00DB01D7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DB01D7">
              <w:rPr>
                <w:rFonts w:ascii="Arial" w:hAnsi="Arial" w:cs="Arial"/>
                <w:color w:val="010205"/>
                <w:sz w:val="18"/>
                <w:szCs w:val="18"/>
              </w:rPr>
              <w:t>a. Dependent Variable: Semangat Kerja</w:t>
            </w:r>
          </w:p>
        </w:tc>
      </w:tr>
    </w:tbl>
    <w:p w14:paraId="439174BB" w14:textId="77777777" w:rsidR="000D2611" w:rsidRPr="000D2611" w:rsidRDefault="000D2611" w:rsidP="000D2611"/>
    <w:p w14:paraId="65D0D05F" w14:textId="4FBB63EC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280A4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6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Heterokedastisitas</w:t>
      </w:r>
    </w:p>
    <w:p w14:paraId="0819E32F" w14:textId="02D1832B" w:rsidR="000D2611" w:rsidRPr="000D2611" w:rsidRDefault="000D2611" w:rsidP="000D2611"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AA1CCA8" wp14:editId="6C35202C">
            <wp:extent cx="3048000" cy="179454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5696" cy="1799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9BDCBD" w14:textId="77777777" w:rsidR="001D776E" w:rsidRDefault="001D776E" w:rsidP="001D776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 xml:space="preserve">Lampiran 27 Uji </w:t>
      </w:r>
      <w:proofErr w:type="spellStart"/>
      <w:r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Autokorelasi</w:t>
      </w:r>
      <w:proofErr w:type="spellEnd"/>
    </w:p>
    <w:p w14:paraId="7570047E" w14:textId="77777777" w:rsidR="001D776E" w:rsidRPr="00BE5225" w:rsidRDefault="001D776E" w:rsidP="001D776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73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1D776E" w:rsidRPr="00BE5225" w14:paraId="10FDD8A5" w14:textId="77777777" w:rsidTr="004C2C9D">
        <w:trPr>
          <w:cantSplit/>
        </w:trPr>
        <w:tc>
          <w:tcPr>
            <w:tcW w:w="7344" w:type="dxa"/>
            <w:gridSpan w:val="6"/>
            <w:shd w:val="clear" w:color="auto" w:fill="FFFFFF"/>
            <w:vAlign w:val="center"/>
          </w:tcPr>
          <w:p w14:paraId="65693AB3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BE5225">
              <w:rPr>
                <w:rFonts w:ascii="Arial" w:hAnsi="Arial" w:cs="Arial"/>
                <w:b/>
                <w:bCs/>
                <w:color w:val="010205"/>
                <w:lang w:val="en-ID"/>
              </w:rPr>
              <w:t xml:space="preserve">Model </w:t>
            </w:r>
            <w:proofErr w:type="spellStart"/>
            <w:r w:rsidRPr="00BE5225">
              <w:rPr>
                <w:rFonts w:ascii="Arial" w:hAnsi="Arial" w:cs="Arial"/>
                <w:b/>
                <w:bCs/>
                <w:color w:val="010205"/>
                <w:lang w:val="en-ID"/>
              </w:rPr>
              <w:t>Summary</w:t>
            </w:r>
            <w:r w:rsidRPr="00BE5225">
              <w:rPr>
                <w:rFonts w:ascii="Arial" w:hAnsi="Arial" w:cs="Arial"/>
                <w:b/>
                <w:bCs/>
                <w:color w:val="010205"/>
                <w:vertAlign w:val="superscript"/>
                <w:lang w:val="en-ID"/>
              </w:rPr>
              <w:t>b</w:t>
            </w:r>
            <w:proofErr w:type="spellEnd"/>
          </w:p>
        </w:tc>
      </w:tr>
      <w:tr w:rsidR="001D776E" w:rsidRPr="00BE5225" w14:paraId="70A4DCBC" w14:textId="77777777" w:rsidTr="004C2C9D">
        <w:trPr>
          <w:cantSplit/>
        </w:trPr>
        <w:tc>
          <w:tcPr>
            <w:tcW w:w="799" w:type="dxa"/>
            <w:shd w:val="clear" w:color="auto" w:fill="FFFFFF"/>
            <w:vAlign w:val="bottom"/>
          </w:tcPr>
          <w:p w14:paraId="756CEFD4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029" w:type="dxa"/>
            <w:shd w:val="clear" w:color="auto" w:fill="FFFFFF"/>
            <w:vAlign w:val="bottom"/>
          </w:tcPr>
          <w:p w14:paraId="6F399990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</w:t>
            </w:r>
          </w:p>
        </w:tc>
        <w:tc>
          <w:tcPr>
            <w:tcW w:w="1091" w:type="dxa"/>
            <w:shd w:val="clear" w:color="auto" w:fill="FFFFFF"/>
            <w:vAlign w:val="bottom"/>
          </w:tcPr>
          <w:p w14:paraId="0FC52BC4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 Square</w:t>
            </w:r>
          </w:p>
        </w:tc>
        <w:tc>
          <w:tcPr>
            <w:tcW w:w="1475" w:type="dxa"/>
            <w:shd w:val="clear" w:color="auto" w:fill="FFFFFF"/>
            <w:vAlign w:val="bottom"/>
          </w:tcPr>
          <w:p w14:paraId="1A2CBAD3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Adjusted R Square</w:t>
            </w:r>
          </w:p>
        </w:tc>
        <w:tc>
          <w:tcPr>
            <w:tcW w:w="1475" w:type="dxa"/>
            <w:shd w:val="clear" w:color="auto" w:fill="FFFFFF"/>
            <w:vAlign w:val="bottom"/>
          </w:tcPr>
          <w:p w14:paraId="4107E21B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Error of the Estimate</w:t>
            </w:r>
          </w:p>
        </w:tc>
        <w:tc>
          <w:tcPr>
            <w:tcW w:w="1475" w:type="dxa"/>
            <w:shd w:val="clear" w:color="auto" w:fill="FFFFFF"/>
            <w:vAlign w:val="bottom"/>
          </w:tcPr>
          <w:p w14:paraId="6679FB26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Durbin-Watson</w:t>
            </w:r>
          </w:p>
        </w:tc>
      </w:tr>
      <w:tr w:rsidR="001D776E" w:rsidRPr="00BE5225" w14:paraId="646FDA60" w14:textId="77777777" w:rsidTr="004C2C9D">
        <w:trPr>
          <w:cantSplit/>
        </w:trPr>
        <w:tc>
          <w:tcPr>
            <w:tcW w:w="799" w:type="dxa"/>
            <w:shd w:val="clear" w:color="auto" w:fill="E0E0E0"/>
          </w:tcPr>
          <w:p w14:paraId="7FB502C4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1</w:t>
            </w:r>
          </w:p>
        </w:tc>
        <w:tc>
          <w:tcPr>
            <w:tcW w:w="1029" w:type="dxa"/>
            <w:shd w:val="clear" w:color="auto" w:fill="FFFFFF"/>
          </w:tcPr>
          <w:p w14:paraId="5E381DC0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60</w:t>
            </w:r>
            <w:r w:rsidRPr="00BE5225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091" w:type="dxa"/>
            <w:shd w:val="clear" w:color="auto" w:fill="FFFFFF"/>
          </w:tcPr>
          <w:p w14:paraId="29DA3507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740</w:t>
            </w:r>
          </w:p>
        </w:tc>
        <w:tc>
          <w:tcPr>
            <w:tcW w:w="1475" w:type="dxa"/>
            <w:shd w:val="clear" w:color="auto" w:fill="FFFFFF"/>
          </w:tcPr>
          <w:p w14:paraId="3331250F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718</w:t>
            </w:r>
          </w:p>
        </w:tc>
        <w:tc>
          <w:tcPr>
            <w:tcW w:w="1475" w:type="dxa"/>
            <w:shd w:val="clear" w:color="auto" w:fill="FFFFFF"/>
          </w:tcPr>
          <w:p w14:paraId="7F679047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.33892</w:t>
            </w:r>
          </w:p>
        </w:tc>
        <w:tc>
          <w:tcPr>
            <w:tcW w:w="1475" w:type="dxa"/>
            <w:shd w:val="clear" w:color="auto" w:fill="FFFFFF"/>
          </w:tcPr>
          <w:p w14:paraId="43170035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.844</w:t>
            </w:r>
          </w:p>
        </w:tc>
      </w:tr>
      <w:tr w:rsidR="001D776E" w:rsidRPr="00BE5225" w14:paraId="19901C6A" w14:textId="77777777" w:rsidTr="004C2C9D">
        <w:trPr>
          <w:cantSplit/>
        </w:trPr>
        <w:tc>
          <w:tcPr>
            <w:tcW w:w="7344" w:type="dxa"/>
            <w:gridSpan w:val="6"/>
            <w:shd w:val="clear" w:color="auto" w:fill="FFFFFF"/>
          </w:tcPr>
          <w:p w14:paraId="32198F02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a. Predictors: (Constant),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Insentif</w:t>
            </w:r>
            <w:proofErr w:type="spellEnd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Iklim</w:t>
            </w:r>
            <w:proofErr w:type="spellEnd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Kerja</w:t>
            </w:r>
            <w:proofErr w:type="spellEnd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Fasilitas</w:t>
            </w:r>
            <w:proofErr w:type="spellEnd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Kerja</w:t>
            </w:r>
            <w:proofErr w:type="spellEnd"/>
          </w:p>
        </w:tc>
      </w:tr>
      <w:tr w:rsidR="001D776E" w:rsidRPr="00BE5225" w14:paraId="117B6492" w14:textId="77777777" w:rsidTr="004C2C9D">
        <w:trPr>
          <w:cantSplit/>
        </w:trPr>
        <w:tc>
          <w:tcPr>
            <w:tcW w:w="7344" w:type="dxa"/>
            <w:gridSpan w:val="6"/>
            <w:shd w:val="clear" w:color="auto" w:fill="FFFFFF"/>
          </w:tcPr>
          <w:p w14:paraId="489EDC6F" w14:textId="77777777" w:rsidR="001D776E" w:rsidRPr="00BE5225" w:rsidRDefault="001D776E" w:rsidP="004C2C9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b. Dependent Variable: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Semangat</w:t>
            </w:r>
            <w:proofErr w:type="spellEnd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BE5225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Kerja</w:t>
            </w:r>
            <w:proofErr w:type="spellEnd"/>
          </w:p>
        </w:tc>
      </w:tr>
    </w:tbl>
    <w:p w14:paraId="18A1A0A0" w14:textId="77777777" w:rsidR="001D776E" w:rsidRDefault="001D776E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</w:p>
    <w:p w14:paraId="6214E63A" w14:textId="1079B062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1D776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8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nalisis Regresi Linear Berganda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"/>
        <w:gridCol w:w="1261"/>
        <w:gridCol w:w="934"/>
        <w:gridCol w:w="1448"/>
        <w:gridCol w:w="2182"/>
      </w:tblGrid>
      <w:tr w:rsidR="000D2611" w:rsidRPr="00C44FB9" w14:paraId="15928787" w14:textId="77777777" w:rsidTr="00F06A8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vAlign w:val="center"/>
          </w:tcPr>
          <w:p w14:paraId="32482A7B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C44FB9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C44FB9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0D2611" w:rsidRPr="00C44FB9" w14:paraId="4D51A956" w14:textId="77777777" w:rsidTr="00F06A80">
        <w:trPr>
          <w:cantSplit/>
          <w:jc w:val="center"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31660D87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3321B276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C8181C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</w:tr>
      <w:tr w:rsidR="000D2611" w:rsidRPr="00C44FB9" w14:paraId="4CD59517" w14:textId="77777777" w:rsidTr="00F06A80">
        <w:trPr>
          <w:cantSplit/>
          <w:jc w:val="center"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50DA26CD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5C0F6927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641DF79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8270AC9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</w:tr>
      <w:tr w:rsidR="000D2611" w:rsidRPr="00C44FB9" w14:paraId="79901BD5" w14:textId="77777777" w:rsidTr="00F06A80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8C5658D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07D5B608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2CB50249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6.547</w:t>
            </w:r>
          </w:p>
        </w:tc>
        <w:tc>
          <w:tcPr>
            <w:tcW w:w="0" w:type="auto"/>
            <w:shd w:val="clear" w:color="auto" w:fill="FFFFFF"/>
          </w:tcPr>
          <w:p w14:paraId="372578E5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3.67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39BC2E2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D2611" w:rsidRPr="00C44FB9" w14:paraId="63682295" w14:textId="77777777" w:rsidTr="00F06A80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888C260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2195AA6E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Fasilitas Kerja</w:t>
            </w:r>
          </w:p>
        </w:tc>
        <w:tc>
          <w:tcPr>
            <w:tcW w:w="0" w:type="auto"/>
            <w:shd w:val="clear" w:color="auto" w:fill="FFFFFF"/>
          </w:tcPr>
          <w:p w14:paraId="05B7F15E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0" w:type="auto"/>
            <w:shd w:val="clear" w:color="auto" w:fill="FFFFFF"/>
          </w:tcPr>
          <w:p w14:paraId="7CB3477C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106</w:t>
            </w:r>
          </w:p>
        </w:tc>
        <w:tc>
          <w:tcPr>
            <w:tcW w:w="0" w:type="auto"/>
            <w:shd w:val="clear" w:color="auto" w:fill="FFFFFF"/>
          </w:tcPr>
          <w:p w14:paraId="04CA63ED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</w:tr>
      <w:tr w:rsidR="000D2611" w:rsidRPr="00C44FB9" w14:paraId="703DEC09" w14:textId="77777777" w:rsidTr="00F06A80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2D03A3C5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FAE76C8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Iklim Kerja</w:t>
            </w:r>
          </w:p>
        </w:tc>
        <w:tc>
          <w:tcPr>
            <w:tcW w:w="0" w:type="auto"/>
            <w:shd w:val="clear" w:color="auto" w:fill="FFFFFF"/>
          </w:tcPr>
          <w:p w14:paraId="630FDC07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</w:p>
        </w:tc>
        <w:tc>
          <w:tcPr>
            <w:tcW w:w="0" w:type="auto"/>
            <w:shd w:val="clear" w:color="auto" w:fill="FFFFFF"/>
          </w:tcPr>
          <w:p w14:paraId="7278DEAB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22033611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</w:p>
        </w:tc>
      </w:tr>
      <w:tr w:rsidR="000D2611" w:rsidRPr="00C44FB9" w14:paraId="5B16FDBA" w14:textId="77777777" w:rsidTr="00F06A80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12950883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A744B26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264A60"/>
                <w:sz w:val="18"/>
                <w:szCs w:val="18"/>
              </w:rPr>
              <w:t>Insentif</w:t>
            </w:r>
          </w:p>
        </w:tc>
        <w:tc>
          <w:tcPr>
            <w:tcW w:w="0" w:type="auto"/>
            <w:shd w:val="clear" w:color="auto" w:fill="FFFFFF"/>
          </w:tcPr>
          <w:p w14:paraId="5A73EE88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0" w:type="auto"/>
            <w:shd w:val="clear" w:color="auto" w:fill="FFFFFF"/>
          </w:tcPr>
          <w:p w14:paraId="2C92CFD1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120</w:t>
            </w:r>
          </w:p>
        </w:tc>
        <w:tc>
          <w:tcPr>
            <w:tcW w:w="0" w:type="auto"/>
            <w:shd w:val="clear" w:color="auto" w:fill="FFFFFF"/>
          </w:tcPr>
          <w:p w14:paraId="173B5ACC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.252</w:t>
            </w:r>
          </w:p>
        </w:tc>
      </w:tr>
      <w:tr w:rsidR="000D2611" w:rsidRPr="00C44FB9" w14:paraId="491E9AAE" w14:textId="77777777" w:rsidTr="00F06A8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</w:tcPr>
          <w:p w14:paraId="1C10BC90" w14:textId="77777777" w:rsidR="000D2611" w:rsidRPr="00C44FB9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44FB9">
              <w:rPr>
                <w:rFonts w:ascii="Arial" w:hAnsi="Arial" w:cs="Arial"/>
                <w:color w:val="010205"/>
                <w:sz w:val="18"/>
                <w:szCs w:val="18"/>
              </w:rPr>
              <w:t>a. Dependent Variable: Semangat Kerja</w:t>
            </w:r>
          </w:p>
        </w:tc>
      </w:tr>
    </w:tbl>
    <w:p w14:paraId="205BBE82" w14:textId="77777777" w:rsidR="000D2611" w:rsidRPr="000D2611" w:rsidRDefault="000D2611" w:rsidP="000D2611"/>
    <w:p w14:paraId="563CF556" w14:textId="47B9A08B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1D776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29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t Parsial</w:t>
      </w:r>
    </w:p>
    <w:tbl>
      <w:tblPr>
        <w:tblW w:w="582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"/>
        <w:gridCol w:w="1096"/>
        <w:gridCol w:w="734"/>
        <w:gridCol w:w="1086"/>
        <w:gridCol w:w="1619"/>
        <w:gridCol w:w="581"/>
        <w:gridCol w:w="481"/>
      </w:tblGrid>
      <w:tr w:rsidR="000D2611" w:rsidRPr="00B169FB" w14:paraId="57EED37E" w14:textId="77777777" w:rsidTr="00F06A80">
        <w:trPr>
          <w:cantSplit/>
          <w:trHeight w:val="329"/>
          <w:jc w:val="center"/>
        </w:trPr>
        <w:tc>
          <w:tcPr>
            <w:tcW w:w="0" w:type="auto"/>
            <w:gridSpan w:val="7"/>
            <w:shd w:val="clear" w:color="auto" w:fill="FFFFFF"/>
            <w:vAlign w:val="center"/>
          </w:tcPr>
          <w:p w14:paraId="7CFED99A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169FB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B169FB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0D2611" w:rsidRPr="00B169FB" w14:paraId="09CA1B08" w14:textId="77777777" w:rsidTr="00F06A80">
        <w:trPr>
          <w:cantSplit/>
          <w:trHeight w:val="329"/>
          <w:jc w:val="center"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00346E0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766CDF0C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9B5C286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5CF47DF2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2A90A30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0D2611" w:rsidRPr="00B169FB" w14:paraId="3D89C596" w14:textId="77777777" w:rsidTr="00F06A80">
        <w:trPr>
          <w:cantSplit/>
          <w:trHeight w:val="339"/>
          <w:jc w:val="center"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297BC83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0CBBC1D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A07236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EE4F969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5140FB53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44F6723F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0D2611" w:rsidRPr="00B169FB" w14:paraId="04B8BFCF" w14:textId="77777777" w:rsidTr="00F06A80">
        <w:trPr>
          <w:cantSplit/>
          <w:trHeight w:val="329"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696DD824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3609D650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326F90DB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6.547</w:t>
            </w:r>
          </w:p>
        </w:tc>
        <w:tc>
          <w:tcPr>
            <w:tcW w:w="0" w:type="auto"/>
            <w:shd w:val="clear" w:color="auto" w:fill="FFFFFF"/>
          </w:tcPr>
          <w:p w14:paraId="7D14FA92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3.67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8DDAB27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</w:tcPr>
          <w:p w14:paraId="5AFBB13C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1.784</w:t>
            </w:r>
          </w:p>
        </w:tc>
        <w:tc>
          <w:tcPr>
            <w:tcW w:w="0" w:type="auto"/>
            <w:shd w:val="clear" w:color="auto" w:fill="FFFFFF"/>
          </w:tcPr>
          <w:p w14:paraId="04CB423D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083</w:t>
            </w:r>
          </w:p>
        </w:tc>
      </w:tr>
      <w:tr w:rsidR="000D2611" w:rsidRPr="00B169FB" w14:paraId="4F75800D" w14:textId="77777777" w:rsidTr="00F06A80">
        <w:trPr>
          <w:cantSplit/>
          <w:trHeight w:val="339"/>
          <w:jc w:val="center"/>
        </w:trPr>
        <w:tc>
          <w:tcPr>
            <w:tcW w:w="0" w:type="auto"/>
            <w:vMerge/>
            <w:shd w:val="clear" w:color="auto" w:fill="E0E0E0"/>
          </w:tcPr>
          <w:p w14:paraId="3EA30AAB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0FDD0AE1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Fasilitas Kerja</w:t>
            </w:r>
          </w:p>
        </w:tc>
        <w:tc>
          <w:tcPr>
            <w:tcW w:w="0" w:type="auto"/>
            <w:shd w:val="clear" w:color="auto" w:fill="FFFFFF"/>
          </w:tcPr>
          <w:p w14:paraId="2DF71B87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301</w:t>
            </w:r>
          </w:p>
        </w:tc>
        <w:tc>
          <w:tcPr>
            <w:tcW w:w="0" w:type="auto"/>
            <w:shd w:val="clear" w:color="auto" w:fill="FFFFFF"/>
          </w:tcPr>
          <w:p w14:paraId="7BE7CFF3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106</w:t>
            </w:r>
          </w:p>
        </w:tc>
        <w:tc>
          <w:tcPr>
            <w:tcW w:w="0" w:type="auto"/>
            <w:shd w:val="clear" w:color="auto" w:fill="FFFFFF"/>
          </w:tcPr>
          <w:p w14:paraId="0721892E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331</w:t>
            </w:r>
          </w:p>
        </w:tc>
        <w:tc>
          <w:tcPr>
            <w:tcW w:w="0" w:type="auto"/>
            <w:shd w:val="clear" w:color="auto" w:fill="FFFFFF"/>
          </w:tcPr>
          <w:p w14:paraId="2C984C67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2.828</w:t>
            </w:r>
          </w:p>
        </w:tc>
        <w:tc>
          <w:tcPr>
            <w:tcW w:w="0" w:type="auto"/>
            <w:shd w:val="clear" w:color="auto" w:fill="FFFFFF"/>
          </w:tcPr>
          <w:p w14:paraId="69B7E913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008</w:t>
            </w:r>
          </w:p>
        </w:tc>
      </w:tr>
      <w:tr w:rsidR="000D2611" w:rsidRPr="00B169FB" w14:paraId="1F28324D" w14:textId="77777777" w:rsidTr="00F06A80">
        <w:trPr>
          <w:cantSplit/>
          <w:trHeight w:val="339"/>
          <w:jc w:val="center"/>
        </w:trPr>
        <w:tc>
          <w:tcPr>
            <w:tcW w:w="0" w:type="auto"/>
            <w:vMerge/>
            <w:shd w:val="clear" w:color="auto" w:fill="E0E0E0"/>
          </w:tcPr>
          <w:p w14:paraId="69BE601E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477A403B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Iklim Kerja</w:t>
            </w:r>
          </w:p>
        </w:tc>
        <w:tc>
          <w:tcPr>
            <w:tcW w:w="0" w:type="auto"/>
            <w:shd w:val="clear" w:color="auto" w:fill="FFFFFF"/>
          </w:tcPr>
          <w:p w14:paraId="37FEEF66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499</w:t>
            </w:r>
          </w:p>
        </w:tc>
        <w:tc>
          <w:tcPr>
            <w:tcW w:w="0" w:type="auto"/>
            <w:shd w:val="clear" w:color="auto" w:fill="FFFFFF"/>
          </w:tcPr>
          <w:p w14:paraId="4A32FF56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104</w:t>
            </w:r>
          </w:p>
        </w:tc>
        <w:tc>
          <w:tcPr>
            <w:tcW w:w="0" w:type="auto"/>
            <w:shd w:val="clear" w:color="auto" w:fill="FFFFFF"/>
          </w:tcPr>
          <w:p w14:paraId="217A5392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476</w:t>
            </w:r>
          </w:p>
        </w:tc>
        <w:tc>
          <w:tcPr>
            <w:tcW w:w="0" w:type="auto"/>
            <w:shd w:val="clear" w:color="auto" w:fill="FFFFFF"/>
          </w:tcPr>
          <w:p w14:paraId="6CE4CCE5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4.799</w:t>
            </w:r>
          </w:p>
        </w:tc>
        <w:tc>
          <w:tcPr>
            <w:tcW w:w="0" w:type="auto"/>
            <w:shd w:val="clear" w:color="auto" w:fill="FFFFFF"/>
          </w:tcPr>
          <w:p w14:paraId="20956AA0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0D2611" w:rsidRPr="00B169FB" w14:paraId="0E14F500" w14:textId="77777777" w:rsidTr="00F06A80">
        <w:trPr>
          <w:cantSplit/>
          <w:trHeight w:val="339"/>
          <w:jc w:val="center"/>
        </w:trPr>
        <w:tc>
          <w:tcPr>
            <w:tcW w:w="0" w:type="auto"/>
            <w:vMerge/>
            <w:shd w:val="clear" w:color="auto" w:fill="E0E0E0"/>
          </w:tcPr>
          <w:p w14:paraId="641E73F6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7F5382D9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264A60"/>
                <w:sz w:val="18"/>
                <w:szCs w:val="18"/>
              </w:rPr>
              <w:t>Insentif</w:t>
            </w:r>
          </w:p>
        </w:tc>
        <w:tc>
          <w:tcPr>
            <w:tcW w:w="0" w:type="auto"/>
            <w:shd w:val="clear" w:color="auto" w:fill="FFFFFF"/>
          </w:tcPr>
          <w:p w14:paraId="41CFC0E8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279</w:t>
            </w:r>
          </w:p>
        </w:tc>
        <w:tc>
          <w:tcPr>
            <w:tcW w:w="0" w:type="auto"/>
            <w:shd w:val="clear" w:color="auto" w:fill="FFFFFF"/>
          </w:tcPr>
          <w:p w14:paraId="5A286AB5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120</w:t>
            </w:r>
          </w:p>
        </w:tc>
        <w:tc>
          <w:tcPr>
            <w:tcW w:w="0" w:type="auto"/>
            <w:shd w:val="clear" w:color="auto" w:fill="FFFFFF"/>
          </w:tcPr>
          <w:p w14:paraId="5B928735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252</w:t>
            </w:r>
          </w:p>
        </w:tc>
        <w:tc>
          <w:tcPr>
            <w:tcW w:w="0" w:type="auto"/>
            <w:shd w:val="clear" w:color="auto" w:fill="FFFFFF"/>
          </w:tcPr>
          <w:p w14:paraId="1F59D3D9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2.324</w:t>
            </w:r>
          </w:p>
        </w:tc>
        <w:tc>
          <w:tcPr>
            <w:tcW w:w="0" w:type="auto"/>
            <w:shd w:val="clear" w:color="auto" w:fill="FFFFFF"/>
          </w:tcPr>
          <w:p w14:paraId="5420EC45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.026</w:t>
            </w:r>
          </w:p>
        </w:tc>
      </w:tr>
      <w:tr w:rsidR="000D2611" w:rsidRPr="00B169FB" w14:paraId="25F68339" w14:textId="77777777" w:rsidTr="00F06A80">
        <w:trPr>
          <w:cantSplit/>
          <w:trHeight w:val="329"/>
          <w:jc w:val="center"/>
        </w:trPr>
        <w:tc>
          <w:tcPr>
            <w:tcW w:w="0" w:type="auto"/>
            <w:gridSpan w:val="7"/>
            <w:shd w:val="clear" w:color="auto" w:fill="FFFFFF"/>
          </w:tcPr>
          <w:p w14:paraId="5507C3FC" w14:textId="77777777" w:rsidR="000D2611" w:rsidRPr="00B169FB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169FB">
              <w:rPr>
                <w:rFonts w:ascii="Arial" w:hAnsi="Arial" w:cs="Arial"/>
                <w:color w:val="010205"/>
                <w:sz w:val="18"/>
                <w:szCs w:val="18"/>
              </w:rPr>
              <w:t>a. Dependent Variable: Semangat Kerja</w:t>
            </w:r>
          </w:p>
        </w:tc>
      </w:tr>
    </w:tbl>
    <w:p w14:paraId="28F6C66B" w14:textId="79C50645" w:rsidR="000D2611" w:rsidRDefault="000D2611" w:rsidP="000D2611"/>
    <w:p w14:paraId="168E8B31" w14:textId="757EA699" w:rsidR="001D776E" w:rsidRDefault="001D776E" w:rsidP="000D2611"/>
    <w:p w14:paraId="16CA2695" w14:textId="6436E44A" w:rsidR="001D776E" w:rsidRDefault="001D776E" w:rsidP="000D2611"/>
    <w:p w14:paraId="28E0D3A2" w14:textId="5423C524" w:rsidR="001D776E" w:rsidRDefault="001D776E" w:rsidP="000D2611"/>
    <w:p w14:paraId="7B4EE75E" w14:textId="77777777" w:rsidR="001D776E" w:rsidRPr="000D2611" w:rsidRDefault="001D776E" w:rsidP="000D2611"/>
    <w:p w14:paraId="34642E6A" w14:textId="38322031" w:rsidR="00FA71CF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1D776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30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F Simultan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1"/>
        <w:gridCol w:w="1041"/>
        <w:gridCol w:w="1421"/>
        <w:gridCol w:w="331"/>
        <w:gridCol w:w="1211"/>
        <w:gridCol w:w="681"/>
        <w:gridCol w:w="548"/>
      </w:tblGrid>
      <w:tr w:rsidR="000D2611" w:rsidRPr="00702EA1" w14:paraId="6EFF581C" w14:textId="77777777" w:rsidTr="00F06A80">
        <w:trPr>
          <w:cantSplit/>
          <w:jc w:val="center"/>
        </w:trPr>
        <w:tc>
          <w:tcPr>
            <w:tcW w:w="0" w:type="auto"/>
            <w:gridSpan w:val="7"/>
            <w:shd w:val="clear" w:color="auto" w:fill="FFFFFF"/>
            <w:vAlign w:val="center"/>
          </w:tcPr>
          <w:p w14:paraId="60671E39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02EA1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702EA1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0D2611" w:rsidRPr="00702EA1" w14:paraId="2BA6B748" w14:textId="77777777" w:rsidTr="00F06A80">
        <w:trPr>
          <w:cantSplit/>
          <w:jc w:val="center"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54E40E20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BFEC774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836813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07C6D1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B62FD5D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F9ED6E4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0D2611" w:rsidRPr="00702EA1" w14:paraId="04C818A5" w14:textId="77777777" w:rsidTr="00F06A80">
        <w:trPr>
          <w:cantSplit/>
          <w:jc w:val="center"/>
        </w:trPr>
        <w:tc>
          <w:tcPr>
            <w:tcW w:w="0" w:type="auto"/>
            <w:vMerge w:val="restart"/>
            <w:shd w:val="clear" w:color="auto" w:fill="E0E0E0"/>
          </w:tcPr>
          <w:p w14:paraId="35D1FF74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5441C4C1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0" w:type="auto"/>
            <w:shd w:val="clear" w:color="auto" w:fill="FFFFFF"/>
          </w:tcPr>
          <w:p w14:paraId="7A26021E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1112.069</w:t>
            </w:r>
          </w:p>
        </w:tc>
        <w:tc>
          <w:tcPr>
            <w:tcW w:w="0" w:type="auto"/>
            <w:shd w:val="clear" w:color="auto" w:fill="FFFFFF"/>
          </w:tcPr>
          <w:p w14:paraId="1F2C2938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0" w:type="auto"/>
            <w:shd w:val="clear" w:color="auto" w:fill="FFFFFF"/>
          </w:tcPr>
          <w:p w14:paraId="7C36079B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70.690</w:t>
            </w:r>
          </w:p>
        </w:tc>
        <w:tc>
          <w:tcPr>
            <w:tcW w:w="0" w:type="auto"/>
            <w:shd w:val="clear" w:color="auto" w:fill="FFFFFF"/>
          </w:tcPr>
          <w:p w14:paraId="3FCEC35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3.250</w:t>
            </w:r>
          </w:p>
        </w:tc>
        <w:tc>
          <w:tcPr>
            <w:tcW w:w="0" w:type="auto"/>
            <w:shd w:val="clear" w:color="auto" w:fill="FFFFFF"/>
          </w:tcPr>
          <w:p w14:paraId="7A28A829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702EA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0D2611" w:rsidRPr="00702EA1" w14:paraId="44F40284" w14:textId="77777777" w:rsidTr="00F06A80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0B662D3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E0E0E0"/>
          </w:tcPr>
          <w:p w14:paraId="69E13E1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0" w:type="auto"/>
            <w:shd w:val="clear" w:color="auto" w:fill="FFFFFF"/>
          </w:tcPr>
          <w:p w14:paraId="0117F185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90.194</w:t>
            </w:r>
          </w:p>
        </w:tc>
        <w:tc>
          <w:tcPr>
            <w:tcW w:w="0" w:type="auto"/>
            <w:shd w:val="clear" w:color="auto" w:fill="FFFFFF"/>
          </w:tcPr>
          <w:p w14:paraId="0E9923C8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5</w:t>
            </w:r>
          </w:p>
        </w:tc>
        <w:tc>
          <w:tcPr>
            <w:tcW w:w="0" w:type="auto"/>
            <w:shd w:val="clear" w:color="auto" w:fill="FFFFFF"/>
          </w:tcPr>
          <w:p w14:paraId="23FE666F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11.148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1AC66D5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7DF1EBE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D2611" w:rsidRPr="00702EA1" w14:paraId="0F066B4A" w14:textId="77777777" w:rsidTr="00F06A80">
        <w:trPr>
          <w:cantSplit/>
          <w:jc w:val="center"/>
        </w:trPr>
        <w:tc>
          <w:tcPr>
            <w:tcW w:w="0" w:type="auto"/>
            <w:vMerge/>
            <w:shd w:val="clear" w:color="auto" w:fill="E0E0E0"/>
          </w:tcPr>
          <w:p w14:paraId="601156B2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E0E0E0"/>
          </w:tcPr>
          <w:p w14:paraId="1437D53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0" w:type="auto"/>
            <w:shd w:val="clear" w:color="auto" w:fill="FFFFFF"/>
          </w:tcPr>
          <w:p w14:paraId="3CFB5DB2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1502.263</w:t>
            </w:r>
          </w:p>
        </w:tc>
        <w:tc>
          <w:tcPr>
            <w:tcW w:w="0" w:type="auto"/>
            <w:shd w:val="clear" w:color="auto" w:fill="FFFFFF"/>
          </w:tcPr>
          <w:p w14:paraId="124650C8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8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E95B75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40A73E4D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6B0DE490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D2611" w:rsidRPr="00702EA1" w14:paraId="5BAF5E78" w14:textId="77777777" w:rsidTr="00F06A80">
        <w:trPr>
          <w:cantSplit/>
          <w:jc w:val="center"/>
        </w:trPr>
        <w:tc>
          <w:tcPr>
            <w:tcW w:w="0" w:type="auto"/>
            <w:gridSpan w:val="7"/>
            <w:shd w:val="clear" w:color="auto" w:fill="FFFFFF"/>
          </w:tcPr>
          <w:p w14:paraId="044EBCD8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a. Dependent Variable: Semangat Kerja</w:t>
            </w:r>
          </w:p>
        </w:tc>
      </w:tr>
      <w:tr w:rsidR="000D2611" w:rsidRPr="00702EA1" w14:paraId="205BDF1E" w14:textId="77777777" w:rsidTr="00F06A80">
        <w:trPr>
          <w:cantSplit/>
          <w:jc w:val="center"/>
        </w:trPr>
        <w:tc>
          <w:tcPr>
            <w:tcW w:w="0" w:type="auto"/>
            <w:gridSpan w:val="7"/>
            <w:shd w:val="clear" w:color="auto" w:fill="FFFFFF"/>
          </w:tcPr>
          <w:p w14:paraId="71C7FDAE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Insentif, Iklim Kerja, Fasilitas Kerja</w:t>
            </w:r>
          </w:p>
        </w:tc>
      </w:tr>
    </w:tbl>
    <w:p w14:paraId="03E064B1" w14:textId="77777777" w:rsidR="000D2611" w:rsidRDefault="000D2611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</w:p>
    <w:p w14:paraId="1EF242DA" w14:textId="01FA48BC" w:rsidR="000D2611" w:rsidRDefault="00FA71CF" w:rsidP="00FA71CF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="001D776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  <w:lang w:val="en-US"/>
        </w:rPr>
        <w:t>31</w:t>
      </w:r>
      <w:r w:rsidRPr="009550D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nalisis Koefisien Determinasi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21"/>
        <w:gridCol w:w="548"/>
        <w:gridCol w:w="891"/>
        <w:gridCol w:w="1641"/>
        <w:gridCol w:w="2151"/>
      </w:tblGrid>
      <w:tr w:rsidR="000D2611" w:rsidRPr="00702EA1" w14:paraId="69FF1D48" w14:textId="77777777" w:rsidTr="00F06A8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vAlign w:val="center"/>
          </w:tcPr>
          <w:p w14:paraId="3B7A9DA9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02EA1"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 w:rsidRPr="00702EA1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0D2611" w:rsidRPr="00702EA1" w14:paraId="44FE20AC" w14:textId="77777777" w:rsidTr="00F06A80">
        <w:trPr>
          <w:cantSplit/>
          <w:jc w:val="center"/>
        </w:trPr>
        <w:tc>
          <w:tcPr>
            <w:tcW w:w="0" w:type="auto"/>
            <w:shd w:val="clear" w:color="auto" w:fill="FFFFFF"/>
            <w:vAlign w:val="bottom"/>
          </w:tcPr>
          <w:p w14:paraId="7B133888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B6CB065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3B7D741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EC993CF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63832B5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0D2611" w:rsidRPr="00702EA1" w14:paraId="435EBC11" w14:textId="77777777" w:rsidTr="00F06A80">
        <w:trPr>
          <w:cantSplit/>
          <w:jc w:val="center"/>
        </w:trPr>
        <w:tc>
          <w:tcPr>
            <w:tcW w:w="0" w:type="auto"/>
            <w:shd w:val="clear" w:color="auto" w:fill="E0E0E0"/>
          </w:tcPr>
          <w:p w14:paraId="643834EF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B53957B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.860</w:t>
            </w:r>
            <w:r w:rsidRPr="00702EA1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0" w:type="auto"/>
            <w:shd w:val="clear" w:color="auto" w:fill="FFFFFF"/>
          </w:tcPr>
          <w:p w14:paraId="309A75AA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.740</w:t>
            </w:r>
          </w:p>
        </w:tc>
        <w:tc>
          <w:tcPr>
            <w:tcW w:w="0" w:type="auto"/>
            <w:shd w:val="clear" w:color="auto" w:fill="FFFFFF"/>
          </w:tcPr>
          <w:p w14:paraId="30A0B667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.718</w:t>
            </w:r>
          </w:p>
        </w:tc>
        <w:tc>
          <w:tcPr>
            <w:tcW w:w="0" w:type="auto"/>
            <w:shd w:val="clear" w:color="auto" w:fill="FFFFFF"/>
          </w:tcPr>
          <w:p w14:paraId="20825760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3.33892</w:t>
            </w:r>
          </w:p>
        </w:tc>
      </w:tr>
      <w:tr w:rsidR="000D2611" w:rsidRPr="00702EA1" w14:paraId="519864E7" w14:textId="77777777" w:rsidTr="00F06A8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</w:tcPr>
          <w:p w14:paraId="2461A8E0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Insentif, Iklim Kerja, Fasilitas Kerja</w:t>
            </w:r>
          </w:p>
        </w:tc>
      </w:tr>
      <w:tr w:rsidR="000D2611" w:rsidRPr="00702EA1" w14:paraId="36169CF1" w14:textId="77777777" w:rsidTr="00F06A8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</w:tcPr>
          <w:p w14:paraId="5E63CF5A" w14:textId="77777777" w:rsidR="000D2611" w:rsidRPr="00702EA1" w:rsidRDefault="000D2611" w:rsidP="00F06A8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02EA1">
              <w:rPr>
                <w:rFonts w:ascii="Arial" w:hAnsi="Arial" w:cs="Arial"/>
                <w:color w:val="010205"/>
                <w:sz w:val="18"/>
                <w:szCs w:val="18"/>
              </w:rPr>
              <w:t>b. Dependent Variable: Semangat Kerja</w:t>
            </w:r>
          </w:p>
        </w:tc>
      </w:tr>
    </w:tbl>
    <w:p w14:paraId="73FEA5D9" w14:textId="71A05AEB" w:rsidR="00FA71CF" w:rsidRPr="00E57ECE" w:rsidRDefault="00FA71CF" w:rsidP="00E57ECE">
      <w:pPr>
        <w:pStyle w:val="Caption"/>
        <w:rPr>
          <w:rFonts w:ascii="Times New Roman" w:hAnsi="Times New Roman" w:cs="Times New Roman"/>
          <w:sz w:val="24"/>
          <w:szCs w:val="24"/>
        </w:rPr>
      </w:pPr>
    </w:p>
    <w:sectPr w:rsidR="00FA71CF" w:rsidRPr="00E57ECE" w:rsidSect="00EA1F72">
      <w:headerReference w:type="default" r:id="rId11"/>
      <w:footerReference w:type="default" r:id="rId12"/>
      <w:pgSz w:w="11906" w:h="16838" w:code="9"/>
      <w:pgMar w:top="2268" w:right="1701" w:bottom="1701" w:left="2268" w:header="1701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E6107F" w14:textId="77777777" w:rsidR="004D18D2" w:rsidRDefault="004D18D2" w:rsidP="00CC7FBA">
      <w:pPr>
        <w:spacing w:after="0" w:line="240" w:lineRule="auto"/>
      </w:pPr>
      <w:r>
        <w:separator/>
      </w:r>
    </w:p>
  </w:endnote>
  <w:endnote w:type="continuationSeparator" w:id="0">
    <w:p w14:paraId="6E9B0651" w14:textId="77777777" w:rsidR="004D18D2" w:rsidRDefault="004D18D2" w:rsidP="00CC7F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5ECA10" w14:textId="094C1935" w:rsidR="00521D93" w:rsidRDefault="00521D93" w:rsidP="00504EEE">
    <w:pPr>
      <w:pStyle w:val="Header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CEA963" w14:textId="77777777" w:rsidR="004D18D2" w:rsidRDefault="004D18D2" w:rsidP="00CC7FBA">
      <w:pPr>
        <w:spacing w:after="0" w:line="240" w:lineRule="auto"/>
      </w:pPr>
      <w:r>
        <w:separator/>
      </w:r>
    </w:p>
  </w:footnote>
  <w:footnote w:type="continuationSeparator" w:id="0">
    <w:p w14:paraId="73D42224" w14:textId="77777777" w:rsidR="004D18D2" w:rsidRDefault="004D18D2" w:rsidP="00CC7F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9030999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A85809D" w14:textId="2CD1E742" w:rsidR="00521D93" w:rsidRPr="004753C0" w:rsidRDefault="00521D9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4753C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753C0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753C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4753C0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4753C0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1BC56014" w14:textId="77777777" w:rsidR="00521D93" w:rsidRDefault="00521D9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827483"/>
    <w:multiLevelType w:val="hybridMultilevel"/>
    <w:tmpl w:val="5CB4C400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2466FF2"/>
    <w:multiLevelType w:val="hybridMultilevel"/>
    <w:tmpl w:val="E1BA4D70"/>
    <w:lvl w:ilvl="0" w:tplc="E9C01678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60" w:hanging="360"/>
      </w:pPr>
    </w:lvl>
    <w:lvl w:ilvl="2" w:tplc="0409001B" w:tentative="1">
      <w:start w:val="1"/>
      <w:numFmt w:val="lowerRoman"/>
      <w:lvlText w:val="%3."/>
      <w:lvlJc w:val="right"/>
      <w:pPr>
        <w:ind w:left="2280" w:hanging="180"/>
      </w:pPr>
    </w:lvl>
    <w:lvl w:ilvl="3" w:tplc="0409000F" w:tentative="1">
      <w:start w:val="1"/>
      <w:numFmt w:val="decimal"/>
      <w:lvlText w:val="%4."/>
      <w:lvlJc w:val="left"/>
      <w:pPr>
        <w:ind w:left="3000" w:hanging="360"/>
      </w:pPr>
    </w:lvl>
    <w:lvl w:ilvl="4" w:tplc="04090019" w:tentative="1">
      <w:start w:val="1"/>
      <w:numFmt w:val="lowerLetter"/>
      <w:lvlText w:val="%5."/>
      <w:lvlJc w:val="left"/>
      <w:pPr>
        <w:ind w:left="3720" w:hanging="360"/>
      </w:pPr>
    </w:lvl>
    <w:lvl w:ilvl="5" w:tplc="0409001B" w:tentative="1">
      <w:start w:val="1"/>
      <w:numFmt w:val="lowerRoman"/>
      <w:lvlText w:val="%6."/>
      <w:lvlJc w:val="right"/>
      <w:pPr>
        <w:ind w:left="4440" w:hanging="180"/>
      </w:pPr>
    </w:lvl>
    <w:lvl w:ilvl="6" w:tplc="0409000F" w:tentative="1">
      <w:start w:val="1"/>
      <w:numFmt w:val="decimal"/>
      <w:lvlText w:val="%7."/>
      <w:lvlJc w:val="left"/>
      <w:pPr>
        <w:ind w:left="5160" w:hanging="360"/>
      </w:pPr>
    </w:lvl>
    <w:lvl w:ilvl="7" w:tplc="04090019" w:tentative="1">
      <w:start w:val="1"/>
      <w:numFmt w:val="lowerLetter"/>
      <w:lvlText w:val="%8."/>
      <w:lvlJc w:val="left"/>
      <w:pPr>
        <w:ind w:left="5880" w:hanging="360"/>
      </w:pPr>
    </w:lvl>
    <w:lvl w:ilvl="8" w:tplc="0409001B" w:tentative="1">
      <w:start w:val="1"/>
      <w:numFmt w:val="lowerRoman"/>
      <w:lvlText w:val="%9."/>
      <w:lvlJc w:val="right"/>
      <w:pPr>
        <w:ind w:left="6600" w:hanging="180"/>
      </w:pPr>
    </w:lvl>
  </w:abstractNum>
  <w:abstractNum w:abstractNumId="2" w15:restartNumberingAfterBreak="0">
    <w:nsid w:val="04027147"/>
    <w:multiLevelType w:val="hybridMultilevel"/>
    <w:tmpl w:val="032AC5D8"/>
    <w:lvl w:ilvl="0" w:tplc="88E66CA0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4274A2"/>
    <w:multiLevelType w:val="hybridMultilevel"/>
    <w:tmpl w:val="878EDAC2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75720698">
      <w:start w:val="1"/>
      <w:numFmt w:val="decimal"/>
      <w:lvlText w:val="%5)"/>
      <w:lvlJc w:val="left"/>
      <w:pPr>
        <w:ind w:left="5400" w:hanging="360"/>
      </w:pPr>
      <w:rPr>
        <w:rFonts w:hint="default"/>
        <w:i w:val="0"/>
        <w:iCs/>
        <w:color w:val="000000"/>
      </w:r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" w15:restartNumberingAfterBreak="0">
    <w:nsid w:val="05F94CCB"/>
    <w:multiLevelType w:val="hybridMultilevel"/>
    <w:tmpl w:val="8938CC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DE2C75"/>
    <w:multiLevelType w:val="hybridMultilevel"/>
    <w:tmpl w:val="A36ABD0A"/>
    <w:lvl w:ilvl="0" w:tplc="8F8ED61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8B959EA"/>
    <w:multiLevelType w:val="hybridMultilevel"/>
    <w:tmpl w:val="BA84D09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CD7608"/>
    <w:multiLevelType w:val="hybridMultilevel"/>
    <w:tmpl w:val="9F6C68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F37541"/>
    <w:multiLevelType w:val="hybridMultilevel"/>
    <w:tmpl w:val="CA06BD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F875066"/>
    <w:multiLevelType w:val="hybridMultilevel"/>
    <w:tmpl w:val="AB4ACF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FA03281"/>
    <w:multiLevelType w:val="hybridMultilevel"/>
    <w:tmpl w:val="CF28B72C"/>
    <w:lvl w:ilvl="0" w:tplc="41024A1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3BD6BA3"/>
    <w:multiLevelType w:val="hybridMultilevel"/>
    <w:tmpl w:val="2800EDDA"/>
    <w:lvl w:ilvl="0" w:tplc="FC34F498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7AE2CAD6">
      <w:start w:val="1"/>
      <w:numFmt w:val="decimal"/>
      <w:lvlText w:val="%4."/>
      <w:lvlJc w:val="left"/>
      <w:pPr>
        <w:ind w:left="3240" w:hanging="360"/>
      </w:pPr>
      <w:rPr>
        <w:b w:val="0"/>
        <w:bCs w:val="0"/>
      </w:r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4DF6D00"/>
    <w:multiLevelType w:val="hybridMultilevel"/>
    <w:tmpl w:val="BC1CFAE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CE2F5A"/>
    <w:multiLevelType w:val="hybridMultilevel"/>
    <w:tmpl w:val="857C6C38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161E3BA4"/>
    <w:multiLevelType w:val="hybridMultilevel"/>
    <w:tmpl w:val="AF1672B0"/>
    <w:lvl w:ilvl="0" w:tplc="04090011">
      <w:start w:val="1"/>
      <w:numFmt w:val="decimal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5" w15:restartNumberingAfterBreak="0">
    <w:nsid w:val="169A3563"/>
    <w:multiLevelType w:val="hybridMultilevel"/>
    <w:tmpl w:val="CD1E7B40"/>
    <w:lvl w:ilvl="0" w:tplc="ED04605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8B45D59"/>
    <w:multiLevelType w:val="hybridMultilevel"/>
    <w:tmpl w:val="36F2703E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9E93050"/>
    <w:multiLevelType w:val="hybridMultilevel"/>
    <w:tmpl w:val="08A8841E"/>
    <w:lvl w:ilvl="0" w:tplc="18C22BD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A9A3BD7"/>
    <w:multiLevelType w:val="hybridMultilevel"/>
    <w:tmpl w:val="7EDAD984"/>
    <w:lvl w:ilvl="0" w:tplc="FFFFFFFF">
      <w:start w:val="1"/>
      <w:numFmt w:val="lowerLetter"/>
      <w:lvlText w:val="%1."/>
      <w:lvlJc w:val="left"/>
      <w:pPr>
        <w:ind w:left="108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1F38716C"/>
    <w:multiLevelType w:val="hybridMultilevel"/>
    <w:tmpl w:val="F074550A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0" w15:restartNumberingAfterBreak="0">
    <w:nsid w:val="22140EC8"/>
    <w:multiLevelType w:val="hybridMultilevel"/>
    <w:tmpl w:val="C2D27A76"/>
    <w:lvl w:ilvl="0" w:tplc="4566E008">
      <w:start w:val="1"/>
      <w:numFmt w:val="upperLetter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  <w:szCs w:val="24"/>
      </w:rPr>
    </w:lvl>
    <w:lvl w:ilvl="1" w:tplc="66926EE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29530E82"/>
    <w:multiLevelType w:val="hybridMultilevel"/>
    <w:tmpl w:val="73F2A894"/>
    <w:lvl w:ilvl="0" w:tplc="38090015">
      <w:start w:val="1"/>
      <w:numFmt w:val="upperLetter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2A414233"/>
    <w:multiLevelType w:val="hybridMultilevel"/>
    <w:tmpl w:val="D93C7CEC"/>
    <w:lvl w:ilvl="0" w:tplc="ACB04AE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2BC60AAC"/>
    <w:multiLevelType w:val="hybridMultilevel"/>
    <w:tmpl w:val="0E44A724"/>
    <w:lvl w:ilvl="0" w:tplc="04090017">
      <w:start w:val="1"/>
      <w:numFmt w:val="lowerLetter"/>
      <w:lvlText w:val="%1)"/>
      <w:lvlJc w:val="left"/>
      <w:pPr>
        <w:ind w:left="2640" w:hanging="360"/>
      </w:pPr>
    </w:lvl>
    <w:lvl w:ilvl="1" w:tplc="04090019" w:tentative="1">
      <w:start w:val="1"/>
      <w:numFmt w:val="lowerLetter"/>
      <w:lvlText w:val="%2."/>
      <w:lvlJc w:val="left"/>
      <w:pPr>
        <w:ind w:left="3360" w:hanging="360"/>
      </w:pPr>
    </w:lvl>
    <w:lvl w:ilvl="2" w:tplc="0409001B" w:tentative="1">
      <w:start w:val="1"/>
      <w:numFmt w:val="lowerRoman"/>
      <w:lvlText w:val="%3."/>
      <w:lvlJc w:val="right"/>
      <w:pPr>
        <w:ind w:left="4080" w:hanging="180"/>
      </w:pPr>
    </w:lvl>
    <w:lvl w:ilvl="3" w:tplc="0409000F" w:tentative="1">
      <w:start w:val="1"/>
      <w:numFmt w:val="decimal"/>
      <w:lvlText w:val="%4."/>
      <w:lvlJc w:val="left"/>
      <w:pPr>
        <w:ind w:left="4800" w:hanging="360"/>
      </w:pPr>
    </w:lvl>
    <w:lvl w:ilvl="4" w:tplc="04090019" w:tentative="1">
      <w:start w:val="1"/>
      <w:numFmt w:val="lowerLetter"/>
      <w:lvlText w:val="%5."/>
      <w:lvlJc w:val="left"/>
      <w:pPr>
        <w:ind w:left="5520" w:hanging="360"/>
      </w:pPr>
    </w:lvl>
    <w:lvl w:ilvl="5" w:tplc="0409001B" w:tentative="1">
      <w:start w:val="1"/>
      <w:numFmt w:val="lowerRoman"/>
      <w:lvlText w:val="%6."/>
      <w:lvlJc w:val="right"/>
      <w:pPr>
        <w:ind w:left="6240" w:hanging="180"/>
      </w:pPr>
    </w:lvl>
    <w:lvl w:ilvl="6" w:tplc="0409000F" w:tentative="1">
      <w:start w:val="1"/>
      <w:numFmt w:val="decimal"/>
      <w:lvlText w:val="%7."/>
      <w:lvlJc w:val="left"/>
      <w:pPr>
        <w:ind w:left="6960" w:hanging="360"/>
      </w:pPr>
    </w:lvl>
    <w:lvl w:ilvl="7" w:tplc="04090019" w:tentative="1">
      <w:start w:val="1"/>
      <w:numFmt w:val="lowerLetter"/>
      <w:lvlText w:val="%8."/>
      <w:lvlJc w:val="left"/>
      <w:pPr>
        <w:ind w:left="7680" w:hanging="360"/>
      </w:pPr>
    </w:lvl>
    <w:lvl w:ilvl="8" w:tplc="0409001B" w:tentative="1">
      <w:start w:val="1"/>
      <w:numFmt w:val="lowerRoman"/>
      <w:lvlText w:val="%9."/>
      <w:lvlJc w:val="right"/>
      <w:pPr>
        <w:ind w:left="8400" w:hanging="180"/>
      </w:pPr>
    </w:lvl>
  </w:abstractNum>
  <w:abstractNum w:abstractNumId="24" w15:restartNumberingAfterBreak="0">
    <w:nsid w:val="2E6C2EEA"/>
    <w:multiLevelType w:val="hybridMultilevel"/>
    <w:tmpl w:val="844E1E48"/>
    <w:lvl w:ilvl="0" w:tplc="C42EA5F8">
      <w:start w:val="1"/>
      <w:numFmt w:val="lowerLetter"/>
      <w:lvlText w:val="%1."/>
      <w:lvlJc w:val="left"/>
      <w:pPr>
        <w:ind w:left="1271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5" w15:restartNumberingAfterBreak="0">
    <w:nsid w:val="2F157725"/>
    <w:multiLevelType w:val="hybridMultilevel"/>
    <w:tmpl w:val="484A8C32"/>
    <w:lvl w:ilvl="0" w:tplc="E9C01678">
      <w:start w:val="1"/>
      <w:numFmt w:val="decimal"/>
      <w:lvlText w:val="%1."/>
      <w:lvlJc w:val="left"/>
      <w:pPr>
        <w:ind w:left="502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6" w15:restartNumberingAfterBreak="0">
    <w:nsid w:val="320C28AC"/>
    <w:multiLevelType w:val="hybridMultilevel"/>
    <w:tmpl w:val="C15CA01C"/>
    <w:lvl w:ilvl="0" w:tplc="C44AF9B2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3A5038F"/>
    <w:multiLevelType w:val="hybridMultilevel"/>
    <w:tmpl w:val="06C4CD0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4572279"/>
    <w:multiLevelType w:val="hybridMultilevel"/>
    <w:tmpl w:val="48764A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64B199A"/>
    <w:multiLevelType w:val="hybridMultilevel"/>
    <w:tmpl w:val="F992176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36616AD3"/>
    <w:multiLevelType w:val="hybridMultilevel"/>
    <w:tmpl w:val="FE2EC4BC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31" w15:restartNumberingAfterBreak="0">
    <w:nsid w:val="38E86ABD"/>
    <w:multiLevelType w:val="hybridMultilevel"/>
    <w:tmpl w:val="2B3044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8F41541"/>
    <w:multiLevelType w:val="hybridMultilevel"/>
    <w:tmpl w:val="E8DE1986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DEDC3588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3" w15:restartNumberingAfterBreak="0">
    <w:nsid w:val="39A3605A"/>
    <w:multiLevelType w:val="hybridMultilevel"/>
    <w:tmpl w:val="AA6464B8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39E958B4"/>
    <w:multiLevelType w:val="hybridMultilevel"/>
    <w:tmpl w:val="7E3E795C"/>
    <w:lvl w:ilvl="0" w:tplc="2F5A2000">
      <w:start w:val="1"/>
      <w:numFmt w:val="lowerLetter"/>
      <w:lvlText w:val="%1."/>
      <w:lvlJc w:val="left"/>
      <w:pPr>
        <w:ind w:left="1800" w:hanging="360"/>
      </w:pPr>
      <w:rPr>
        <w:b w:val="0"/>
        <w:bCs w:val="0"/>
      </w:rPr>
    </w:lvl>
    <w:lvl w:ilvl="1" w:tplc="DEDC3588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 w15:restartNumberingAfterBreak="0">
    <w:nsid w:val="39EF3BB5"/>
    <w:multiLevelType w:val="hybridMultilevel"/>
    <w:tmpl w:val="2BFA5DF8"/>
    <w:lvl w:ilvl="0" w:tplc="6548E7DE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A811747"/>
    <w:multiLevelType w:val="hybridMultilevel"/>
    <w:tmpl w:val="792CF94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1">
      <w:start w:val="1"/>
      <w:numFmt w:val="decimal"/>
      <w:lvlText w:val="%2)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7" w15:restartNumberingAfterBreak="0">
    <w:nsid w:val="3C8D2C37"/>
    <w:multiLevelType w:val="hybridMultilevel"/>
    <w:tmpl w:val="A16E93D4"/>
    <w:lvl w:ilvl="0" w:tplc="5064712A">
      <w:start w:val="1"/>
      <w:numFmt w:val="lowerLetter"/>
      <w:lvlText w:val="%1)"/>
      <w:lvlJc w:val="left"/>
      <w:pPr>
        <w:ind w:left="26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38" w15:restartNumberingAfterBreak="0">
    <w:nsid w:val="3C932214"/>
    <w:multiLevelType w:val="hybridMultilevel"/>
    <w:tmpl w:val="3DE6F172"/>
    <w:lvl w:ilvl="0" w:tplc="417A44EA">
      <w:start w:val="1"/>
      <w:numFmt w:val="lowerLetter"/>
      <w:lvlText w:val="%1)"/>
      <w:lvlJc w:val="left"/>
      <w:pPr>
        <w:ind w:left="2061" w:hanging="360"/>
      </w:pPr>
      <w:rPr>
        <w:rFonts w:eastAsiaTheme="minorHAns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9" w15:restartNumberingAfterBreak="0">
    <w:nsid w:val="3DF813C2"/>
    <w:multiLevelType w:val="hybridMultilevel"/>
    <w:tmpl w:val="655ACB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EB447D9"/>
    <w:multiLevelType w:val="hybridMultilevel"/>
    <w:tmpl w:val="0E6211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EFC7A1C"/>
    <w:multiLevelType w:val="hybridMultilevel"/>
    <w:tmpl w:val="1CA085A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5064712A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17F71CE"/>
    <w:multiLevelType w:val="hybridMultilevel"/>
    <w:tmpl w:val="75D6F35E"/>
    <w:lvl w:ilvl="0" w:tplc="D714C1EE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42F4576C"/>
    <w:multiLevelType w:val="hybridMultilevel"/>
    <w:tmpl w:val="2E025B98"/>
    <w:lvl w:ilvl="0" w:tplc="353EF192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4" w15:restartNumberingAfterBreak="0">
    <w:nsid w:val="431F46F2"/>
    <w:multiLevelType w:val="hybridMultilevel"/>
    <w:tmpl w:val="F3FE0DDE"/>
    <w:lvl w:ilvl="0" w:tplc="5064712A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332172B"/>
    <w:multiLevelType w:val="hybridMultilevel"/>
    <w:tmpl w:val="5CCA473A"/>
    <w:lvl w:ilvl="0" w:tplc="12049CC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44052D4A"/>
    <w:multiLevelType w:val="hybridMultilevel"/>
    <w:tmpl w:val="6EA8B4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4094610"/>
    <w:multiLevelType w:val="hybridMultilevel"/>
    <w:tmpl w:val="FA5644B0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48" w15:restartNumberingAfterBreak="0">
    <w:nsid w:val="44FF3E8D"/>
    <w:multiLevelType w:val="hybridMultilevel"/>
    <w:tmpl w:val="216E001C"/>
    <w:lvl w:ilvl="0" w:tplc="8774D7DE">
      <w:start w:val="1"/>
      <w:numFmt w:val="decimal"/>
      <w:lvlText w:val="%1)"/>
      <w:lvlJc w:val="left"/>
      <w:pPr>
        <w:ind w:left="144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 w15:restartNumberingAfterBreak="0">
    <w:nsid w:val="4523081C"/>
    <w:multiLevelType w:val="hybridMultilevel"/>
    <w:tmpl w:val="36F2703E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 w15:restartNumberingAfterBreak="0">
    <w:nsid w:val="46EA4E0F"/>
    <w:multiLevelType w:val="hybridMultilevel"/>
    <w:tmpl w:val="FA5644B0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1" w15:restartNumberingAfterBreak="0">
    <w:nsid w:val="47B2430D"/>
    <w:multiLevelType w:val="hybridMultilevel"/>
    <w:tmpl w:val="01B256C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DEDC3588">
      <w:start w:val="1"/>
      <w:numFmt w:val="lowerLetter"/>
      <w:lvlText w:val="%2."/>
      <w:lvlJc w:val="left"/>
      <w:pPr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2" w15:restartNumberingAfterBreak="0">
    <w:nsid w:val="49D82FD2"/>
    <w:multiLevelType w:val="hybridMultilevel"/>
    <w:tmpl w:val="B1E65E4E"/>
    <w:lvl w:ilvl="0" w:tplc="9FDA1B4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3" w15:restartNumberingAfterBreak="0">
    <w:nsid w:val="4B4A0CAE"/>
    <w:multiLevelType w:val="hybridMultilevel"/>
    <w:tmpl w:val="18E2E706"/>
    <w:lvl w:ilvl="0" w:tplc="75720698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  <w:iCs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CAA6B3C"/>
    <w:multiLevelType w:val="hybridMultilevel"/>
    <w:tmpl w:val="3D6CE838"/>
    <w:lvl w:ilvl="0" w:tplc="D06429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4E1247AA"/>
    <w:multiLevelType w:val="hybridMultilevel"/>
    <w:tmpl w:val="DDF209D4"/>
    <w:lvl w:ilvl="0" w:tplc="04090011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6" w15:restartNumberingAfterBreak="0">
    <w:nsid w:val="4EA018AD"/>
    <w:multiLevelType w:val="hybridMultilevel"/>
    <w:tmpl w:val="B6A46028"/>
    <w:lvl w:ilvl="0" w:tplc="5B6EE34E">
      <w:start w:val="1"/>
      <w:numFmt w:val="upperLetter"/>
      <w:pStyle w:val="Heading2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 w15:restartNumberingAfterBreak="0">
    <w:nsid w:val="51852EDF"/>
    <w:multiLevelType w:val="hybridMultilevel"/>
    <w:tmpl w:val="B1AA673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538848D7"/>
    <w:multiLevelType w:val="hybridMultilevel"/>
    <w:tmpl w:val="714A9700"/>
    <w:lvl w:ilvl="0" w:tplc="3F16A2D8">
      <w:start w:val="1"/>
      <w:numFmt w:val="decimal"/>
      <w:lvlText w:val="%1."/>
      <w:lvlJc w:val="left"/>
      <w:pPr>
        <w:ind w:left="36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9" w15:restartNumberingAfterBreak="0">
    <w:nsid w:val="54115AE8"/>
    <w:multiLevelType w:val="hybridMultilevel"/>
    <w:tmpl w:val="3F7624FA"/>
    <w:lvl w:ilvl="0" w:tplc="5064712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0" w15:restartNumberingAfterBreak="0">
    <w:nsid w:val="542F6133"/>
    <w:multiLevelType w:val="hybridMultilevel"/>
    <w:tmpl w:val="16E495F4"/>
    <w:lvl w:ilvl="0" w:tplc="5F76BD1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57120C1C"/>
    <w:multiLevelType w:val="hybridMultilevel"/>
    <w:tmpl w:val="8558E6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57F234E5"/>
    <w:multiLevelType w:val="hybridMultilevel"/>
    <w:tmpl w:val="496E6358"/>
    <w:lvl w:ilvl="0" w:tplc="8884A4E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5A5F24D9"/>
    <w:multiLevelType w:val="hybridMultilevel"/>
    <w:tmpl w:val="E3FCBA80"/>
    <w:lvl w:ilvl="0" w:tplc="B818E4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 w15:restartNumberingAfterBreak="0">
    <w:nsid w:val="5A7337B1"/>
    <w:multiLevelType w:val="hybridMultilevel"/>
    <w:tmpl w:val="93EC391C"/>
    <w:lvl w:ilvl="0" w:tplc="04090011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5" w15:restartNumberingAfterBreak="0">
    <w:nsid w:val="5ACD2FCE"/>
    <w:multiLevelType w:val="hybridMultilevel"/>
    <w:tmpl w:val="62000E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5B080E20"/>
    <w:multiLevelType w:val="multilevel"/>
    <w:tmpl w:val="FEEC368E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720"/>
      </w:pPr>
      <w:rPr>
        <w:b/>
        <w:bCs w:val="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995"/>
        </w:tabs>
        <w:ind w:left="995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7" w15:restartNumberingAfterBreak="0">
    <w:nsid w:val="5CF914DA"/>
    <w:multiLevelType w:val="hybridMultilevel"/>
    <w:tmpl w:val="6B58A9B0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 w15:restartNumberingAfterBreak="0">
    <w:nsid w:val="5D886C03"/>
    <w:multiLevelType w:val="hybridMultilevel"/>
    <w:tmpl w:val="DA58EB86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9" w15:restartNumberingAfterBreak="0">
    <w:nsid w:val="5DDB5920"/>
    <w:multiLevelType w:val="hybridMultilevel"/>
    <w:tmpl w:val="18FE3C32"/>
    <w:lvl w:ilvl="0" w:tplc="B776AE8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 w15:restartNumberingAfterBreak="0">
    <w:nsid w:val="62883F14"/>
    <w:multiLevelType w:val="hybridMultilevel"/>
    <w:tmpl w:val="658648C2"/>
    <w:lvl w:ilvl="0" w:tplc="88B2BB0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62B749D1"/>
    <w:multiLevelType w:val="hybridMultilevel"/>
    <w:tmpl w:val="F8AC99FC"/>
    <w:lvl w:ilvl="0" w:tplc="671C3260">
      <w:start w:val="4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72" w15:restartNumberingAfterBreak="0">
    <w:nsid w:val="642C4227"/>
    <w:multiLevelType w:val="hybridMultilevel"/>
    <w:tmpl w:val="089A7DB4"/>
    <w:lvl w:ilvl="0" w:tplc="E9C01678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3" w15:restartNumberingAfterBreak="0">
    <w:nsid w:val="67917BEE"/>
    <w:multiLevelType w:val="hybridMultilevel"/>
    <w:tmpl w:val="5A1C37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6B9B54A7"/>
    <w:multiLevelType w:val="hybridMultilevel"/>
    <w:tmpl w:val="9F343AF6"/>
    <w:lvl w:ilvl="0" w:tplc="E9C01678">
      <w:start w:val="1"/>
      <w:numFmt w:val="decimal"/>
      <w:lvlText w:val="%1."/>
      <w:lvlJc w:val="left"/>
      <w:pPr>
        <w:ind w:left="502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75" w15:restartNumberingAfterBreak="0">
    <w:nsid w:val="6BD62CF3"/>
    <w:multiLevelType w:val="hybridMultilevel"/>
    <w:tmpl w:val="3F32BD08"/>
    <w:lvl w:ilvl="0" w:tplc="6FC08BA8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6CCF2194"/>
    <w:multiLevelType w:val="hybridMultilevel"/>
    <w:tmpl w:val="69CA06B8"/>
    <w:lvl w:ilvl="0" w:tplc="04090011">
      <w:start w:val="1"/>
      <w:numFmt w:val="decimal"/>
      <w:lvlText w:val="%1)"/>
      <w:lvlJc w:val="left"/>
      <w:pPr>
        <w:ind w:left="5606" w:hanging="360"/>
      </w:pPr>
    </w:lvl>
    <w:lvl w:ilvl="1" w:tplc="B91E25DC">
      <w:start w:val="1"/>
      <w:numFmt w:val="lowerLetter"/>
      <w:lvlText w:val="%2."/>
      <w:lvlJc w:val="left"/>
      <w:pPr>
        <w:ind w:left="6326" w:hanging="360"/>
      </w:pPr>
      <w:rPr>
        <w:rFonts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7046" w:hanging="180"/>
      </w:pPr>
    </w:lvl>
    <w:lvl w:ilvl="3" w:tplc="0409000F" w:tentative="1">
      <w:start w:val="1"/>
      <w:numFmt w:val="decimal"/>
      <w:lvlText w:val="%4."/>
      <w:lvlJc w:val="left"/>
      <w:pPr>
        <w:ind w:left="7766" w:hanging="360"/>
      </w:pPr>
    </w:lvl>
    <w:lvl w:ilvl="4" w:tplc="04090019" w:tentative="1">
      <w:start w:val="1"/>
      <w:numFmt w:val="lowerLetter"/>
      <w:lvlText w:val="%5."/>
      <w:lvlJc w:val="left"/>
      <w:pPr>
        <w:ind w:left="8486" w:hanging="360"/>
      </w:pPr>
    </w:lvl>
    <w:lvl w:ilvl="5" w:tplc="0409001B" w:tentative="1">
      <w:start w:val="1"/>
      <w:numFmt w:val="lowerRoman"/>
      <w:lvlText w:val="%6."/>
      <w:lvlJc w:val="right"/>
      <w:pPr>
        <w:ind w:left="9206" w:hanging="180"/>
      </w:pPr>
    </w:lvl>
    <w:lvl w:ilvl="6" w:tplc="0409000F" w:tentative="1">
      <w:start w:val="1"/>
      <w:numFmt w:val="decimal"/>
      <w:lvlText w:val="%7."/>
      <w:lvlJc w:val="left"/>
      <w:pPr>
        <w:ind w:left="9926" w:hanging="360"/>
      </w:pPr>
    </w:lvl>
    <w:lvl w:ilvl="7" w:tplc="04090019" w:tentative="1">
      <w:start w:val="1"/>
      <w:numFmt w:val="lowerLetter"/>
      <w:lvlText w:val="%8."/>
      <w:lvlJc w:val="left"/>
      <w:pPr>
        <w:ind w:left="10646" w:hanging="360"/>
      </w:pPr>
    </w:lvl>
    <w:lvl w:ilvl="8" w:tplc="0409001B" w:tentative="1">
      <w:start w:val="1"/>
      <w:numFmt w:val="lowerRoman"/>
      <w:lvlText w:val="%9."/>
      <w:lvlJc w:val="right"/>
      <w:pPr>
        <w:ind w:left="11366" w:hanging="180"/>
      </w:pPr>
    </w:lvl>
  </w:abstractNum>
  <w:abstractNum w:abstractNumId="77" w15:restartNumberingAfterBreak="0">
    <w:nsid w:val="71452152"/>
    <w:multiLevelType w:val="hybridMultilevel"/>
    <w:tmpl w:val="F06C2864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78" w15:restartNumberingAfterBreak="0">
    <w:nsid w:val="729D38DD"/>
    <w:multiLevelType w:val="hybridMultilevel"/>
    <w:tmpl w:val="8D520096"/>
    <w:lvl w:ilvl="0" w:tplc="B94891F4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73D04569"/>
    <w:multiLevelType w:val="hybridMultilevel"/>
    <w:tmpl w:val="7924FB94"/>
    <w:lvl w:ilvl="0" w:tplc="25FA3C9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0" w15:restartNumberingAfterBreak="0">
    <w:nsid w:val="73F375B6"/>
    <w:multiLevelType w:val="hybridMultilevel"/>
    <w:tmpl w:val="9BBCFC70"/>
    <w:lvl w:ilvl="0" w:tplc="04090011">
      <w:start w:val="1"/>
      <w:numFmt w:val="decimal"/>
      <w:lvlText w:val="%1)"/>
      <w:lvlJc w:val="left"/>
      <w:pPr>
        <w:ind w:left="2440" w:hanging="360"/>
      </w:pPr>
    </w:lvl>
    <w:lvl w:ilvl="1" w:tplc="04090019" w:tentative="1">
      <w:start w:val="1"/>
      <w:numFmt w:val="lowerLetter"/>
      <w:lvlText w:val="%2."/>
      <w:lvlJc w:val="left"/>
      <w:pPr>
        <w:ind w:left="3160" w:hanging="360"/>
      </w:pPr>
    </w:lvl>
    <w:lvl w:ilvl="2" w:tplc="0409001B" w:tentative="1">
      <w:start w:val="1"/>
      <w:numFmt w:val="lowerRoman"/>
      <w:lvlText w:val="%3."/>
      <w:lvlJc w:val="right"/>
      <w:pPr>
        <w:ind w:left="3880" w:hanging="180"/>
      </w:pPr>
    </w:lvl>
    <w:lvl w:ilvl="3" w:tplc="0409000F" w:tentative="1">
      <w:start w:val="1"/>
      <w:numFmt w:val="decimal"/>
      <w:lvlText w:val="%4."/>
      <w:lvlJc w:val="left"/>
      <w:pPr>
        <w:ind w:left="4600" w:hanging="360"/>
      </w:pPr>
    </w:lvl>
    <w:lvl w:ilvl="4" w:tplc="04090019" w:tentative="1">
      <w:start w:val="1"/>
      <w:numFmt w:val="lowerLetter"/>
      <w:lvlText w:val="%5."/>
      <w:lvlJc w:val="left"/>
      <w:pPr>
        <w:ind w:left="5320" w:hanging="360"/>
      </w:pPr>
    </w:lvl>
    <w:lvl w:ilvl="5" w:tplc="0409001B" w:tentative="1">
      <w:start w:val="1"/>
      <w:numFmt w:val="lowerRoman"/>
      <w:lvlText w:val="%6."/>
      <w:lvlJc w:val="right"/>
      <w:pPr>
        <w:ind w:left="6040" w:hanging="180"/>
      </w:pPr>
    </w:lvl>
    <w:lvl w:ilvl="6" w:tplc="0409000F" w:tentative="1">
      <w:start w:val="1"/>
      <w:numFmt w:val="decimal"/>
      <w:lvlText w:val="%7."/>
      <w:lvlJc w:val="left"/>
      <w:pPr>
        <w:ind w:left="6760" w:hanging="360"/>
      </w:pPr>
    </w:lvl>
    <w:lvl w:ilvl="7" w:tplc="04090019" w:tentative="1">
      <w:start w:val="1"/>
      <w:numFmt w:val="lowerLetter"/>
      <w:lvlText w:val="%8."/>
      <w:lvlJc w:val="left"/>
      <w:pPr>
        <w:ind w:left="7480" w:hanging="360"/>
      </w:pPr>
    </w:lvl>
    <w:lvl w:ilvl="8" w:tplc="0409001B" w:tentative="1">
      <w:start w:val="1"/>
      <w:numFmt w:val="lowerRoman"/>
      <w:lvlText w:val="%9."/>
      <w:lvlJc w:val="right"/>
      <w:pPr>
        <w:ind w:left="8200" w:hanging="180"/>
      </w:pPr>
    </w:lvl>
  </w:abstractNum>
  <w:abstractNum w:abstractNumId="81" w15:restartNumberingAfterBreak="0">
    <w:nsid w:val="752E2627"/>
    <w:multiLevelType w:val="multilevel"/>
    <w:tmpl w:val="A2FE8C0C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82" w15:restartNumberingAfterBreak="0">
    <w:nsid w:val="76987AEC"/>
    <w:multiLevelType w:val="hybridMultilevel"/>
    <w:tmpl w:val="1C8680EE"/>
    <w:lvl w:ilvl="0" w:tplc="B2D4F9C8">
      <w:start w:val="1"/>
      <w:numFmt w:val="lowerLetter"/>
      <w:lvlText w:val="(%1)"/>
      <w:lvlJc w:val="left"/>
      <w:pPr>
        <w:ind w:left="2705" w:hanging="360"/>
      </w:pPr>
      <w:rPr>
        <w:rFonts w:cs="Times New Roman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83" w15:restartNumberingAfterBreak="0">
    <w:nsid w:val="778443A7"/>
    <w:multiLevelType w:val="hybridMultilevel"/>
    <w:tmpl w:val="EABA635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F0B4C4B4">
      <w:start w:val="1"/>
      <w:numFmt w:val="decimal"/>
      <w:lvlText w:val="%2)"/>
      <w:lvlJc w:val="left"/>
      <w:pPr>
        <w:ind w:left="2880" w:hanging="360"/>
      </w:pPr>
      <w:rPr>
        <w:rFonts w:ascii="Times New Roman" w:eastAsiaTheme="minorHAnsi" w:hAnsi="Times New Roman" w:cs="Times New Roman" w:hint="default"/>
        <w:sz w:val="24"/>
        <w:szCs w:val="28"/>
      </w:rPr>
    </w:lvl>
    <w:lvl w:ilvl="2" w:tplc="24B460C4">
      <w:start w:val="1"/>
      <w:numFmt w:val="lowerLetter"/>
      <w:lvlText w:val="(%3)"/>
      <w:lvlJc w:val="left"/>
      <w:pPr>
        <w:ind w:left="3780" w:hanging="360"/>
      </w:pPr>
      <w:rPr>
        <w:rFonts w:eastAsiaTheme="minorHAnsi" w:hint="default"/>
      </w:r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4" w15:restartNumberingAfterBreak="0">
    <w:nsid w:val="788B4B94"/>
    <w:multiLevelType w:val="hybridMultilevel"/>
    <w:tmpl w:val="56CA13BA"/>
    <w:lvl w:ilvl="0" w:tplc="3809000F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5" w15:restartNumberingAfterBreak="0">
    <w:nsid w:val="795D3C7A"/>
    <w:multiLevelType w:val="hybridMultilevel"/>
    <w:tmpl w:val="9BB4C2C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79797AF4"/>
    <w:multiLevelType w:val="hybridMultilevel"/>
    <w:tmpl w:val="0F50D3EC"/>
    <w:lvl w:ilvl="0" w:tplc="C4FA5A7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7" w15:restartNumberingAfterBreak="0">
    <w:nsid w:val="7B4A1D03"/>
    <w:multiLevelType w:val="hybridMultilevel"/>
    <w:tmpl w:val="BEA0A67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EB367B1"/>
    <w:multiLevelType w:val="multilevel"/>
    <w:tmpl w:val="6F58ED0A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)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87"/>
  </w:num>
  <w:num w:numId="2">
    <w:abstractNumId w:val="63"/>
  </w:num>
  <w:num w:numId="3">
    <w:abstractNumId w:val="45"/>
  </w:num>
  <w:num w:numId="4">
    <w:abstractNumId w:val="79"/>
  </w:num>
  <w:num w:numId="5">
    <w:abstractNumId w:val="5"/>
  </w:num>
  <w:num w:numId="6">
    <w:abstractNumId w:val="86"/>
  </w:num>
  <w:num w:numId="7">
    <w:abstractNumId w:val="55"/>
  </w:num>
  <w:num w:numId="8">
    <w:abstractNumId w:val="43"/>
  </w:num>
  <w:num w:numId="9">
    <w:abstractNumId w:val="83"/>
  </w:num>
  <w:num w:numId="10">
    <w:abstractNumId w:val="68"/>
  </w:num>
  <w:num w:numId="11">
    <w:abstractNumId w:val="56"/>
  </w:num>
  <w:num w:numId="12">
    <w:abstractNumId w:val="81"/>
  </w:num>
  <w:num w:numId="13">
    <w:abstractNumId w:val="66"/>
  </w:num>
  <w:num w:numId="14">
    <w:abstractNumId w:val="75"/>
  </w:num>
  <w:num w:numId="15">
    <w:abstractNumId w:val="17"/>
  </w:num>
  <w:num w:numId="16">
    <w:abstractNumId w:val="73"/>
  </w:num>
  <w:num w:numId="17">
    <w:abstractNumId w:val="35"/>
  </w:num>
  <w:num w:numId="18">
    <w:abstractNumId w:val="78"/>
  </w:num>
  <w:num w:numId="19">
    <w:abstractNumId w:val="14"/>
  </w:num>
  <w:num w:numId="20">
    <w:abstractNumId w:val="36"/>
  </w:num>
  <w:num w:numId="21">
    <w:abstractNumId w:val="76"/>
  </w:num>
  <w:num w:numId="22">
    <w:abstractNumId w:val="80"/>
  </w:num>
  <w:num w:numId="23">
    <w:abstractNumId w:val="85"/>
  </w:num>
  <w:num w:numId="24">
    <w:abstractNumId w:val="47"/>
  </w:num>
  <w:num w:numId="25">
    <w:abstractNumId w:val="30"/>
  </w:num>
  <w:num w:numId="26">
    <w:abstractNumId w:val="23"/>
  </w:num>
  <w:num w:numId="27">
    <w:abstractNumId w:val="53"/>
  </w:num>
  <w:num w:numId="28">
    <w:abstractNumId w:val="3"/>
  </w:num>
  <w:num w:numId="2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71"/>
  </w:num>
  <w:num w:numId="31">
    <w:abstractNumId w:val="50"/>
  </w:num>
  <w:num w:numId="32">
    <w:abstractNumId w:val="38"/>
  </w:num>
  <w:num w:numId="33">
    <w:abstractNumId w:val="22"/>
  </w:num>
  <w:num w:numId="34">
    <w:abstractNumId w:val="41"/>
  </w:num>
  <w:num w:numId="35">
    <w:abstractNumId w:val="37"/>
  </w:num>
  <w:num w:numId="36">
    <w:abstractNumId w:val="59"/>
  </w:num>
  <w:num w:numId="37">
    <w:abstractNumId w:val="51"/>
  </w:num>
  <w:num w:numId="38">
    <w:abstractNumId w:val="19"/>
  </w:num>
  <w:num w:numId="39">
    <w:abstractNumId w:val="57"/>
  </w:num>
  <w:num w:numId="40">
    <w:abstractNumId w:val="88"/>
  </w:num>
  <w:num w:numId="41">
    <w:abstractNumId w:val="31"/>
  </w:num>
  <w:num w:numId="42">
    <w:abstractNumId w:val="40"/>
  </w:num>
  <w:num w:numId="43">
    <w:abstractNumId w:val="8"/>
  </w:num>
  <w:num w:numId="44">
    <w:abstractNumId w:val="61"/>
  </w:num>
  <w:num w:numId="45">
    <w:abstractNumId w:val="4"/>
  </w:num>
  <w:num w:numId="46">
    <w:abstractNumId w:val="46"/>
  </w:num>
  <w:num w:numId="47">
    <w:abstractNumId w:val="44"/>
  </w:num>
  <w:num w:numId="48">
    <w:abstractNumId w:val="72"/>
  </w:num>
  <w:num w:numId="49">
    <w:abstractNumId w:val="25"/>
  </w:num>
  <w:num w:numId="50">
    <w:abstractNumId w:val="1"/>
  </w:num>
  <w:num w:numId="51">
    <w:abstractNumId w:val="74"/>
  </w:num>
  <w:num w:numId="52">
    <w:abstractNumId w:val="6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>
    <w:abstractNumId w:val="7"/>
  </w:num>
  <w:num w:numId="55">
    <w:abstractNumId w:val="15"/>
  </w:num>
  <w:num w:numId="56">
    <w:abstractNumId w:val="12"/>
  </w:num>
  <w:num w:numId="57">
    <w:abstractNumId w:val="6"/>
  </w:num>
  <w:num w:numId="58">
    <w:abstractNumId w:val="9"/>
  </w:num>
  <w:num w:numId="59">
    <w:abstractNumId w:val="24"/>
  </w:num>
  <w:num w:numId="60">
    <w:abstractNumId w:val="32"/>
  </w:num>
  <w:num w:numId="61">
    <w:abstractNumId w:val="39"/>
  </w:num>
  <w:num w:numId="62">
    <w:abstractNumId w:val="64"/>
  </w:num>
  <w:num w:numId="63">
    <w:abstractNumId w:val="70"/>
  </w:num>
  <w:num w:numId="64">
    <w:abstractNumId w:val="82"/>
  </w:num>
  <w:num w:numId="65">
    <w:abstractNumId w:val="77"/>
  </w:num>
  <w:num w:numId="66">
    <w:abstractNumId w:val="34"/>
  </w:num>
  <w:num w:numId="67">
    <w:abstractNumId w:val="20"/>
  </w:num>
  <w:num w:numId="68">
    <w:abstractNumId w:val="21"/>
  </w:num>
  <w:num w:numId="69">
    <w:abstractNumId w:val="16"/>
  </w:num>
  <w:num w:numId="70">
    <w:abstractNumId w:val="60"/>
  </w:num>
  <w:num w:numId="71">
    <w:abstractNumId w:val="27"/>
  </w:num>
  <w:num w:numId="72">
    <w:abstractNumId w:val="33"/>
  </w:num>
  <w:num w:numId="73">
    <w:abstractNumId w:val="49"/>
  </w:num>
  <w:num w:numId="74">
    <w:abstractNumId w:val="48"/>
  </w:num>
  <w:num w:numId="75">
    <w:abstractNumId w:val="67"/>
  </w:num>
  <w:num w:numId="76">
    <w:abstractNumId w:val="29"/>
  </w:num>
  <w:num w:numId="77">
    <w:abstractNumId w:val="0"/>
  </w:num>
  <w:num w:numId="78">
    <w:abstractNumId w:val="62"/>
  </w:num>
  <w:num w:numId="79">
    <w:abstractNumId w:val="54"/>
  </w:num>
  <w:num w:numId="80">
    <w:abstractNumId w:val="84"/>
  </w:num>
  <w:num w:numId="81">
    <w:abstractNumId w:val="52"/>
  </w:num>
  <w:num w:numId="82">
    <w:abstractNumId w:val="42"/>
  </w:num>
  <w:num w:numId="83">
    <w:abstractNumId w:val="13"/>
  </w:num>
  <w:num w:numId="84">
    <w:abstractNumId w:val="58"/>
  </w:num>
  <w:num w:numId="85">
    <w:abstractNumId w:val="28"/>
  </w:num>
  <w:num w:numId="86">
    <w:abstractNumId w:val="26"/>
  </w:num>
  <w:num w:numId="87">
    <w:abstractNumId w:val="10"/>
  </w:num>
  <w:num w:numId="88">
    <w:abstractNumId w:val="69"/>
  </w:num>
  <w:num w:numId="89">
    <w:abstractNumId w:val="18"/>
  </w:num>
  <w:numIdMacAtCleanup w:val="8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176C"/>
    <w:rsid w:val="00001371"/>
    <w:rsid w:val="00002021"/>
    <w:rsid w:val="00002F57"/>
    <w:rsid w:val="0000488F"/>
    <w:rsid w:val="00006366"/>
    <w:rsid w:val="000067D1"/>
    <w:rsid w:val="000131D6"/>
    <w:rsid w:val="00014E6E"/>
    <w:rsid w:val="00020108"/>
    <w:rsid w:val="000246F0"/>
    <w:rsid w:val="00024981"/>
    <w:rsid w:val="00025E41"/>
    <w:rsid w:val="00030C10"/>
    <w:rsid w:val="00031508"/>
    <w:rsid w:val="00036601"/>
    <w:rsid w:val="00036A98"/>
    <w:rsid w:val="00045B97"/>
    <w:rsid w:val="00046B07"/>
    <w:rsid w:val="00052D5F"/>
    <w:rsid w:val="00053A4C"/>
    <w:rsid w:val="000546C5"/>
    <w:rsid w:val="00055FB7"/>
    <w:rsid w:val="00056275"/>
    <w:rsid w:val="00056FA7"/>
    <w:rsid w:val="000626C2"/>
    <w:rsid w:val="00063EF6"/>
    <w:rsid w:val="00064081"/>
    <w:rsid w:val="000643C8"/>
    <w:rsid w:val="00065D2E"/>
    <w:rsid w:val="00070D49"/>
    <w:rsid w:val="000717DD"/>
    <w:rsid w:val="00073CE6"/>
    <w:rsid w:val="000756AF"/>
    <w:rsid w:val="00077097"/>
    <w:rsid w:val="00077A16"/>
    <w:rsid w:val="00080B9A"/>
    <w:rsid w:val="00080FF7"/>
    <w:rsid w:val="00081A66"/>
    <w:rsid w:val="000855BE"/>
    <w:rsid w:val="00086BAC"/>
    <w:rsid w:val="00092EF9"/>
    <w:rsid w:val="0009336C"/>
    <w:rsid w:val="000952CB"/>
    <w:rsid w:val="00097704"/>
    <w:rsid w:val="00097B72"/>
    <w:rsid w:val="000A39CE"/>
    <w:rsid w:val="000A7981"/>
    <w:rsid w:val="000B784E"/>
    <w:rsid w:val="000C0A95"/>
    <w:rsid w:val="000D09A7"/>
    <w:rsid w:val="000D1A5F"/>
    <w:rsid w:val="000D1BFC"/>
    <w:rsid w:val="000D1D91"/>
    <w:rsid w:val="000D2611"/>
    <w:rsid w:val="000D2BBF"/>
    <w:rsid w:val="000D5424"/>
    <w:rsid w:val="000D573D"/>
    <w:rsid w:val="000D7996"/>
    <w:rsid w:val="000E5AF2"/>
    <w:rsid w:val="000E78AC"/>
    <w:rsid w:val="000F0E30"/>
    <w:rsid w:val="000F0FF2"/>
    <w:rsid w:val="000F37F9"/>
    <w:rsid w:val="001013E7"/>
    <w:rsid w:val="00103DD5"/>
    <w:rsid w:val="00105D22"/>
    <w:rsid w:val="00106347"/>
    <w:rsid w:val="00106A2E"/>
    <w:rsid w:val="00107CD4"/>
    <w:rsid w:val="00112798"/>
    <w:rsid w:val="00114983"/>
    <w:rsid w:val="00115801"/>
    <w:rsid w:val="00116115"/>
    <w:rsid w:val="001168A8"/>
    <w:rsid w:val="00120CDF"/>
    <w:rsid w:val="00123A30"/>
    <w:rsid w:val="0012727C"/>
    <w:rsid w:val="00130FED"/>
    <w:rsid w:val="001325C1"/>
    <w:rsid w:val="00134C87"/>
    <w:rsid w:val="00140B98"/>
    <w:rsid w:val="00141A38"/>
    <w:rsid w:val="00142D8E"/>
    <w:rsid w:val="00144E96"/>
    <w:rsid w:val="00146AD5"/>
    <w:rsid w:val="00154C5E"/>
    <w:rsid w:val="001638E5"/>
    <w:rsid w:val="00165496"/>
    <w:rsid w:val="00170FCB"/>
    <w:rsid w:val="00181E26"/>
    <w:rsid w:val="0018250D"/>
    <w:rsid w:val="001838EF"/>
    <w:rsid w:val="00183C4D"/>
    <w:rsid w:val="00186FF4"/>
    <w:rsid w:val="001902B3"/>
    <w:rsid w:val="001908D6"/>
    <w:rsid w:val="001946C6"/>
    <w:rsid w:val="00196B95"/>
    <w:rsid w:val="0019730B"/>
    <w:rsid w:val="001A085B"/>
    <w:rsid w:val="001A0AFE"/>
    <w:rsid w:val="001A32EF"/>
    <w:rsid w:val="001A685E"/>
    <w:rsid w:val="001B112B"/>
    <w:rsid w:val="001B1418"/>
    <w:rsid w:val="001B2F05"/>
    <w:rsid w:val="001B5836"/>
    <w:rsid w:val="001C4D7F"/>
    <w:rsid w:val="001C6D4C"/>
    <w:rsid w:val="001C7037"/>
    <w:rsid w:val="001D1492"/>
    <w:rsid w:val="001D19A3"/>
    <w:rsid w:val="001D6386"/>
    <w:rsid w:val="001D776E"/>
    <w:rsid w:val="001E1022"/>
    <w:rsid w:val="001E10D2"/>
    <w:rsid w:val="001E285B"/>
    <w:rsid w:val="001F0CF7"/>
    <w:rsid w:val="001F38B4"/>
    <w:rsid w:val="001F468D"/>
    <w:rsid w:val="001F673F"/>
    <w:rsid w:val="001F7C8F"/>
    <w:rsid w:val="0020056E"/>
    <w:rsid w:val="00203AD1"/>
    <w:rsid w:val="00203CF6"/>
    <w:rsid w:val="002065B2"/>
    <w:rsid w:val="002072B5"/>
    <w:rsid w:val="00210077"/>
    <w:rsid w:val="0021210F"/>
    <w:rsid w:val="00214155"/>
    <w:rsid w:val="00214B54"/>
    <w:rsid w:val="00214F13"/>
    <w:rsid w:val="002240F4"/>
    <w:rsid w:val="002325EC"/>
    <w:rsid w:val="00235140"/>
    <w:rsid w:val="002361AE"/>
    <w:rsid w:val="002377D0"/>
    <w:rsid w:val="00240A2C"/>
    <w:rsid w:val="0024742A"/>
    <w:rsid w:val="00250644"/>
    <w:rsid w:val="00252C18"/>
    <w:rsid w:val="0026000B"/>
    <w:rsid w:val="002614AB"/>
    <w:rsid w:val="00261860"/>
    <w:rsid w:val="00262C62"/>
    <w:rsid w:val="00264795"/>
    <w:rsid w:val="00265CE7"/>
    <w:rsid w:val="0026708B"/>
    <w:rsid w:val="002718C5"/>
    <w:rsid w:val="00273F20"/>
    <w:rsid w:val="00274FDF"/>
    <w:rsid w:val="002755D5"/>
    <w:rsid w:val="00277B2A"/>
    <w:rsid w:val="00280A4E"/>
    <w:rsid w:val="002810C0"/>
    <w:rsid w:val="0028176C"/>
    <w:rsid w:val="00281AC7"/>
    <w:rsid w:val="00282B40"/>
    <w:rsid w:val="00285F24"/>
    <w:rsid w:val="002952BB"/>
    <w:rsid w:val="002A35E3"/>
    <w:rsid w:val="002A4104"/>
    <w:rsid w:val="002A49F7"/>
    <w:rsid w:val="002A52D8"/>
    <w:rsid w:val="002A6453"/>
    <w:rsid w:val="002B0310"/>
    <w:rsid w:val="002B0C55"/>
    <w:rsid w:val="002B22E9"/>
    <w:rsid w:val="002B238C"/>
    <w:rsid w:val="002B3EB9"/>
    <w:rsid w:val="002B6763"/>
    <w:rsid w:val="002B7535"/>
    <w:rsid w:val="002B7A09"/>
    <w:rsid w:val="002C35A9"/>
    <w:rsid w:val="002C6AEE"/>
    <w:rsid w:val="002C704F"/>
    <w:rsid w:val="002C72F5"/>
    <w:rsid w:val="002D4BD0"/>
    <w:rsid w:val="002E05EC"/>
    <w:rsid w:val="002E35D3"/>
    <w:rsid w:val="002E398D"/>
    <w:rsid w:val="002E7441"/>
    <w:rsid w:val="002F3DE7"/>
    <w:rsid w:val="002F67C1"/>
    <w:rsid w:val="003019D0"/>
    <w:rsid w:val="003020D1"/>
    <w:rsid w:val="0030326E"/>
    <w:rsid w:val="003076B2"/>
    <w:rsid w:val="003156D6"/>
    <w:rsid w:val="00320066"/>
    <w:rsid w:val="00320F94"/>
    <w:rsid w:val="003222E8"/>
    <w:rsid w:val="003249D4"/>
    <w:rsid w:val="00324D1A"/>
    <w:rsid w:val="00326B20"/>
    <w:rsid w:val="0032794A"/>
    <w:rsid w:val="00327A17"/>
    <w:rsid w:val="00330455"/>
    <w:rsid w:val="00334697"/>
    <w:rsid w:val="003357BB"/>
    <w:rsid w:val="003358EE"/>
    <w:rsid w:val="0034475D"/>
    <w:rsid w:val="00350961"/>
    <w:rsid w:val="0035384E"/>
    <w:rsid w:val="00354F7D"/>
    <w:rsid w:val="0036546E"/>
    <w:rsid w:val="00370966"/>
    <w:rsid w:val="00373724"/>
    <w:rsid w:val="00373A67"/>
    <w:rsid w:val="00376504"/>
    <w:rsid w:val="00380DEE"/>
    <w:rsid w:val="00386F85"/>
    <w:rsid w:val="0039185A"/>
    <w:rsid w:val="00395B7C"/>
    <w:rsid w:val="00396739"/>
    <w:rsid w:val="003A52EF"/>
    <w:rsid w:val="003A68BF"/>
    <w:rsid w:val="003A79E9"/>
    <w:rsid w:val="003B3DCB"/>
    <w:rsid w:val="003D1DBC"/>
    <w:rsid w:val="003E022C"/>
    <w:rsid w:val="003E04A3"/>
    <w:rsid w:val="003E546A"/>
    <w:rsid w:val="003E7C2D"/>
    <w:rsid w:val="003F14EB"/>
    <w:rsid w:val="003F1D5D"/>
    <w:rsid w:val="003F2E7A"/>
    <w:rsid w:val="003F3080"/>
    <w:rsid w:val="003F31D6"/>
    <w:rsid w:val="003F3277"/>
    <w:rsid w:val="003F56C6"/>
    <w:rsid w:val="004016E3"/>
    <w:rsid w:val="00402EA3"/>
    <w:rsid w:val="004033AF"/>
    <w:rsid w:val="00403AD0"/>
    <w:rsid w:val="004072C6"/>
    <w:rsid w:val="004103F3"/>
    <w:rsid w:val="00410959"/>
    <w:rsid w:val="004141AD"/>
    <w:rsid w:val="00414777"/>
    <w:rsid w:val="00416E26"/>
    <w:rsid w:val="0042085F"/>
    <w:rsid w:val="0042123A"/>
    <w:rsid w:val="00421D75"/>
    <w:rsid w:val="00424C7D"/>
    <w:rsid w:val="00431410"/>
    <w:rsid w:val="00431DA7"/>
    <w:rsid w:val="0043557F"/>
    <w:rsid w:val="00440170"/>
    <w:rsid w:val="004426B0"/>
    <w:rsid w:val="00446833"/>
    <w:rsid w:val="00447410"/>
    <w:rsid w:val="004536DC"/>
    <w:rsid w:val="0045743B"/>
    <w:rsid w:val="00457B37"/>
    <w:rsid w:val="00460569"/>
    <w:rsid w:val="0046468D"/>
    <w:rsid w:val="004676CB"/>
    <w:rsid w:val="00470CF2"/>
    <w:rsid w:val="004753C0"/>
    <w:rsid w:val="00480A47"/>
    <w:rsid w:val="00480EE6"/>
    <w:rsid w:val="00482ED2"/>
    <w:rsid w:val="00495ABF"/>
    <w:rsid w:val="00497081"/>
    <w:rsid w:val="004A2448"/>
    <w:rsid w:val="004B0EA9"/>
    <w:rsid w:val="004B11E9"/>
    <w:rsid w:val="004B4685"/>
    <w:rsid w:val="004B4B33"/>
    <w:rsid w:val="004C1E83"/>
    <w:rsid w:val="004C311C"/>
    <w:rsid w:val="004C61CF"/>
    <w:rsid w:val="004C6899"/>
    <w:rsid w:val="004C72F9"/>
    <w:rsid w:val="004D18D2"/>
    <w:rsid w:val="004D3961"/>
    <w:rsid w:val="004D679F"/>
    <w:rsid w:val="004D75A7"/>
    <w:rsid w:val="004E0A6E"/>
    <w:rsid w:val="004E51D5"/>
    <w:rsid w:val="004E7970"/>
    <w:rsid w:val="004F2433"/>
    <w:rsid w:val="004F2678"/>
    <w:rsid w:val="00502A44"/>
    <w:rsid w:val="00503DCF"/>
    <w:rsid w:val="005042EA"/>
    <w:rsid w:val="005045FB"/>
    <w:rsid w:val="00504EEE"/>
    <w:rsid w:val="00506DAE"/>
    <w:rsid w:val="00507BC9"/>
    <w:rsid w:val="005105A5"/>
    <w:rsid w:val="005116DE"/>
    <w:rsid w:val="005127BF"/>
    <w:rsid w:val="005148EC"/>
    <w:rsid w:val="00515BFA"/>
    <w:rsid w:val="00521D93"/>
    <w:rsid w:val="00522E55"/>
    <w:rsid w:val="005230D0"/>
    <w:rsid w:val="00525342"/>
    <w:rsid w:val="00526231"/>
    <w:rsid w:val="00527949"/>
    <w:rsid w:val="00527B28"/>
    <w:rsid w:val="00535049"/>
    <w:rsid w:val="00535A77"/>
    <w:rsid w:val="0054108F"/>
    <w:rsid w:val="00543CAD"/>
    <w:rsid w:val="00545049"/>
    <w:rsid w:val="00550130"/>
    <w:rsid w:val="005536A0"/>
    <w:rsid w:val="00554881"/>
    <w:rsid w:val="0056459B"/>
    <w:rsid w:val="00566850"/>
    <w:rsid w:val="00566B7E"/>
    <w:rsid w:val="00566C2D"/>
    <w:rsid w:val="00570117"/>
    <w:rsid w:val="00571700"/>
    <w:rsid w:val="005720A7"/>
    <w:rsid w:val="0057239F"/>
    <w:rsid w:val="0057366B"/>
    <w:rsid w:val="00575462"/>
    <w:rsid w:val="005754BB"/>
    <w:rsid w:val="00575F53"/>
    <w:rsid w:val="00576F46"/>
    <w:rsid w:val="00577D90"/>
    <w:rsid w:val="00581C2D"/>
    <w:rsid w:val="00582C06"/>
    <w:rsid w:val="005835D2"/>
    <w:rsid w:val="00584A51"/>
    <w:rsid w:val="00586580"/>
    <w:rsid w:val="0058717E"/>
    <w:rsid w:val="00590E61"/>
    <w:rsid w:val="005942A6"/>
    <w:rsid w:val="005A05D5"/>
    <w:rsid w:val="005A1BC7"/>
    <w:rsid w:val="005A2F17"/>
    <w:rsid w:val="005A58D5"/>
    <w:rsid w:val="005A7B3B"/>
    <w:rsid w:val="005B0409"/>
    <w:rsid w:val="005B1FA0"/>
    <w:rsid w:val="005B2D80"/>
    <w:rsid w:val="005B2F9E"/>
    <w:rsid w:val="005C0B72"/>
    <w:rsid w:val="005C2519"/>
    <w:rsid w:val="005C34C7"/>
    <w:rsid w:val="005C3715"/>
    <w:rsid w:val="005C4317"/>
    <w:rsid w:val="005C766C"/>
    <w:rsid w:val="005D03E6"/>
    <w:rsid w:val="005D59EF"/>
    <w:rsid w:val="005D7C67"/>
    <w:rsid w:val="005E2535"/>
    <w:rsid w:val="005E3462"/>
    <w:rsid w:val="005E3623"/>
    <w:rsid w:val="005E7E29"/>
    <w:rsid w:val="005F05F5"/>
    <w:rsid w:val="005F07B9"/>
    <w:rsid w:val="005F1728"/>
    <w:rsid w:val="005F5C09"/>
    <w:rsid w:val="005F6F0B"/>
    <w:rsid w:val="006025A9"/>
    <w:rsid w:val="00605799"/>
    <w:rsid w:val="0060700B"/>
    <w:rsid w:val="006105DB"/>
    <w:rsid w:val="00611C56"/>
    <w:rsid w:val="00611D28"/>
    <w:rsid w:val="00612F50"/>
    <w:rsid w:val="00614092"/>
    <w:rsid w:val="0061510E"/>
    <w:rsid w:val="00616E8F"/>
    <w:rsid w:val="006243C7"/>
    <w:rsid w:val="006245F5"/>
    <w:rsid w:val="00625C14"/>
    <w:rsid w:val="00630264"/>
    <w:rsid w:val="00631907"/>
    <w:rsid w:val="006324DD"/>
    <w:rsid w:val="006336E7"/>
    <w:rsid w:val="00634B11"/>
    <w:rsid w:val="0064022F"/>
    <w:rsid w:val="00643DB0"/>
    <w:rsid w:val="00644ADE"/>
    <w:rsid w:val="00645C52"/>
    <w:rsid w:val="0064623D"/>
    <w:rsid w:val="00652D13"/>
    <w:rsid w:val="0065448B"/>
    <w:rsid w:val="00661BC4"/>
    <w:rsid w:val="006664D0"/>
    <w:rsid w:val="00666569"/>
    <w:rsid w:val="00667E25"/>
    <w:rsid w:val="00670304"/>
    <w:rsid w:val="006767B3"/>
    <w:rsid w:val="00680048"/>
    <w:rsid w:val="00683466"/>
    <w:rsid w:val="006845A3"/>
    <w:rsid w:val="00684C45"/>
    <w:rsid w:val="006850F6"/>
    <w:rsid w:val="00686364"/>
    <w:rsid w:val="0069265C"/>
    <w:rsid w:val="00692E70"/>
    <w:rsid w:val="006942C8"/>
    <w:rsid w:val="00694FAA"/>
    <w:rsid w:val="006A0A67"/>
    <w:rsid w:val="006A3974"/>
    <w:rsid w:val="006A699D"/>
    <w:rsid w:val="006A6FB7"/>
    <w:rsid w:val="006B2D7F"/>
    <w:rsid w:val="006B2FBE"/>
    <w:rsid w:val="006B3D10"/>
    <w:rsid w:val="006B3F90"/>
    <w:rsid w:val="006C003A"/>
    <w:rsid w:val="006C0DE4"/>
    <w:rsid w:val="006C541C"/>
    <w:rsid w:val="006C6EE3"/>
    <w:rsid w:val="006D036D"/>
    <w:rsid w:val="006D258C"/>
    <w:rsid w:val="006D2BD5"/>
    <w:rsid w:val="006D3A7C"/>
    <w:rsid w:val="006D436C"/>
    <w:rsid w:val="006D4FAE"/>
    <w:rsid w:val="006E2274"/>
    <w:rsid w:val="006E2400"/>
    <w:rsid w:val="006E471C"/>
    <w:rsid w:val="006E5991"/>
    <w:rsid w:val="006F0F91"/>
    <w:rsid w:val="006F2DE8"/>
    <w:rsid w:val="0070044A"/>
    <w:rsid w:val="00701C6F"/>
    <w:rsid w:val="00702EA1"/>
    <w:rsid w:val="0070558C"/>
    <w:rsid w:val="00705843"/>
    <w:rsid w:val="0070601B"/>
    <w:rsid w:val="007063D0"/>
    <w:rsid w:val="007064DB"/>
    <w:rsid w:val="007068AC"/>
    <w:rsid w:val="00706DCF"/>
    <w:rsid w:val="00707196"/>
    <w:rsid w:val="007106B8"/>
    <w:rsid w:val="007112D9"/>
    <w:rsid w:val="00713384"/>
    <w:rsid w:val="00715983"/>
    <w:rsid w:val="00721ECC"/>
    <w:rsid w:val="00722350"/>
    <w:rsid w:val="00730173"/>
    <w:rsid w:val="0073128D"/>
    <w:rsid w:val="007326C9"/>
    <w:rsid w:val="00733555"/>
    <w:rsid w:val="00736AD4"/>
    <w:rsid w:val="00740635"/>
    <w:rsid w:val="00742B2D"/>
    <w:rsid w:val="0074335E"/>
    <w:rsid w:val="00744801"/>
    <w:rsid w:val="00745279"/>
    <w:rsid w:val="0074736E"/>
    <w:rsid w:val="007513CF"/>
    <w:rsid w:val="007518AA"/>
    <w:rsid w:val="00752F1C"/>
    <w:rsid w:val="007530E4"/>
    <w:rsid w:val="00754B17"/>
    <w:rsid w:val="00756074"/>
    <w:rsid w:val="007575C3"/>
    <w:rsid w:val="00757DF5"/>
    <w:rsid w:val="00760870"/>
    <w:rsid w:val="00763D76"/>
    <w:rsid w:val="00765DC4"/>
    <w:rsid w:val="0076794E"/>
    <w:rsid w:val="00771759"/>
    <w:rsid w:val="007753E7"/>
    <w:rsid w:val="00776DAF"/>
    <w:rsid w:val="00777300"/>
    <w:rsid w:val="00783E7F"/>
    <w:rsid w:val="007872B8"/>
    <w:rsid w:val="007879D7"/>
    <w:rsid w:val="00791BB7"/>
    <w:rsid w:val="007A2C75"/>
    <w:rsid w:val="007A3665"/>
    <w:rsid w:val="007A6DFB"/>
    <w:rsid w:val="007A77E9"/>
    <w:rsid w:val="007B0518"/>
    <w:rsid w:val="007B1107"/>
    <w:rsid w:val="007B233B"/>
    <w:rsid w:val="007B600B"/>
    <w:rsid w:val="007C59FB"/>
    <w:rsid w:val="007D3608"/>
    <w:rsid w:val="007D46B2"/>
    <w:rsid w:val="007D571E"/>
    <w:rsid w:val="007E067E"/>
    <w:rsid w:val="007E1B82"/>
    <w:rsid w:val="007E1CE6"/>
    <w:rsid w:val="007E1F8C"/>
    <w:rsid w:val="007E30CB"/>
    <w:rsid w:val="007E5E3C"/>
    <w:rsid w:val="007E79DC"/>
    <w:rsid w:val="007E7DAD"/>
    <w:rsid w:val="007F1BEB"/>
    <w:rsid w:val="007F35EB"/>
    <w:rsid w:val="007F39CF"/>
    <w:rsid w:val="007F44C0"/>
    <w:rsid w:val="007F7781"/>
    <w:rsid w:val="008000BE"/>
    <w:rsid w:val="00800D7B"/>
    <w:rsid w:val="008254EE"/>
    <w:rsid w:val="008321ED"/>
    <w:rsid w:val="00841343"/>
    <w:rsid w:val="008418C3"/>
    <w:rsid w:val="008453E7"/>
    <w:rsid w:val="00846966"/>
    <w:rsid w:val="008521B6"/>
    <w:rsid w:val="00854D1D"/>
    <w:rsid w:val="00855261"/>
    <w:rsid w:val="00856607"/>
    <w:rsid w:val="00861DFC"/>
    <w:rsid w:val="00862E29"/>
    <w:rsid w:val="00863DA8"/>
    <w:rsid w:val="00872505"/>
    <w:rsid w:val="0087267E"/>
    <w:rsid w:val="0087281B"/>
    <w:rsid w:val="00873DF2"/>
    <w:rsid w:val="008803FA"/>
    <w:rsid w:val="0088489E"/>
    <w:rsid w:val="008917E6"/>
    <w:rsid w:val="008953D8"/>
    <w:rsid w:val="00895DB5"/>
    <w:rsid w:val="00896D49"/>
    <w:rsid w:val="008A0894"/>
    <w:rsid w:val="008A0905"/>
    <w:rsid w:val="008A1E31"/>
    <w:rsid w:val="008A599D"/>
    <w:rsid w:val="008B0DF2"/>
    <w:rsid w:val="008B1229"/>
    <w:rsid w:val="008B3D1E"/>
    <w:rsid w:val="008B3FCE"/>
    <w:rsid w:val="008B4235"/>
    <w:rsid w:val="008B78C5"/>
    <w:rsid w:val="008C0B46"/>
    <w:rsid w:val="008C2313"/>
    <w:rsid w:val="008C4720"/>
    <w:rsid w:val="008C5607"/>
    <w:rsid w:val="008D1D99"/>
    <w:rsid w:val="008D377D"/>
    <w:rsid w:val="008D65BC"/>
    <w:rsid w:val="008D6A00"/>
    <w:rsid w:val="008D7B11"/>
    <w:rsid w:val="008E3AB9"/>
    <w:rsid w:val="008E618A"/>
    <w:rsid w:val="008E724A"/>
    <w:rsid w:val="008E7949"/>
    <w:rsid w:val="008F35E6"/>
    <w:rsid w:val="008F381D"/>
    <w:rsid w:val="008F43FE"/>
    <w:rsid w:val="008F612B"/>
    <w:rsid w:val="008F76D0"/>
    <w:rsid w:val="00900C86"/>
    <w:rsid w:val="00900E52"/>
    <w:rsid w:val="00902B00"/>
    <w:rsid w:val="00903047"/>
    <w:rsid w:val="00907C65"/>
    <w:rsid w:val="009105D6"/>
    <w:rsid w:val="00910C47"/>
    <w:rsid w:val="00911AA7"/>
    <w:rsid w:val="0091281E"/>
    <w:rsid w:val="00912F9D"/>
    <w:rsid w:val="00920D22"/>
    <w:rsid w:val="0092106A"/>
    <w:rsid w:val="00923525"/>
    <w:rsid w:val="0092374C"/>
    <w:rsid w:val="009259FD"/>
    <w:rsid w:val="00932B2F"/>
    <w:rsid w:val="009338D1"/>
    <w:rsid w:val="00934BFC"/>
    <w:rsid w:val="009350FF"/>
    <w:rsid w:val="00935AC1"/>
    <w:rsid w:val="0093627B"/>
    <w:rsid w:val="00936929"/>
    <w:rsid w:val="00937216"/>
    <w:rsid w:val="00941465"/>
    <w:rsid w:val="009418FC"/>
    <w:rsid w:val="0094414F"/>
    <w:rsid w:val="00946154"/>
    <w:rsid w:val="0095168A"/>
    <w:rsid w:val="0095177D"/>
    <w:rsid w:val="009550D8"/>
    <w:rsid w:val="009566C2"/>
    <w:rsid w:val="0096302F"/>
    <w:rsid w:val="00965C1B"/>
    <w:rsid w:val="009662EF"/>
    <w:rsid w:val="009700F1"/>
    <w:rsid w:val="009740A6"/>
    <w:rsid w:val="00974F63"/>
    <w:rsid w:val="0097798D"/>
    <w:rsid w:val="00980341"/>
    <w:rsid w:val="0098276E"/>
    <w:rsid w:val="00986169"/>
    <w:rsid w:val="0098713E"/>
    <w:rsid w:val="00987770"/>
    <w:rsid w:val="00987DA8"/>
    <w:rsid w:val="00992EFE"/>
    <w:rsid w:val="009954B5"/>
    <w:rsid w:val="009B082F"/>
    <w:rsid w:val="009B0C4F"/>
    <w:rsid w:val="009C3F68"/>
    <w:rsid w:val="009C4E83"/>
    <w:rsid w:val="009D06CE"/>
    <w:rsid w:val="009D4A4F"/>
    <w:rsid w:val="009D69F6"/>
    <w:rsid w:val="009D7032"/>
    <w:rsid w:val="009D70F8"/>
    <w:rsid w:val="009D74E2"/>
    <w:rsid w:val="009E6349"/>
    <w:rsid w:val="009E7978"/>
    <w:rsid w:val="009F19C1"/>
    <w:rsid w:val="009F3104"/>
    <w:rsid w:val="009F35CE"/>
    <w:rsid w:val="009F61BB"/>
    <w:rsid w:val="009F6F68"/>
    <w:rsid w:val="009F78C0"/>
    <w:rsid w:val="00A015DF"/>
    <w:rsid w:val="00A20076"/>
    <w:rsid w:val="00A206EC"/>
    <w:rsid w:val="00A216CF"/>
    <w:rsid w:val="00A252AE"/>
    <w:rsid w:val="00A2661F"/>
    <w:rsid w:val="00A30F3C"/>
    <w:rsid w:val="00A36FAD"/>
    <w:rsid w:val="00A40E06"/>
    <w:rsid w:val="00A410B1"/>
    <w:rsid w:val="00A43B3B"/>
    <w:rsid w:val="00A475F9"/>
    <w:rsid w:val="00A557EB"/>
    <w:rsid w:val="00A57615"/>
    <w:rsid w:val="00A613A4"/>
    <w:rsid w:val="00A62F64"/>
    <w:rsid w:val="00A6671C"/>
    <w:rsid w:val="00A73DF3"/>
    <w:rsid w:val="00A75261"/>
    <w:rsid w:val="00A75C86"/>
    <w:rsid w:val="00A76609"/>
    <w:rsid w:val="00A76C7D"/>
    <w:rsid w:val="00A774F3"/>
    <w:rsid w:val="00A84550"/>
    <w:rsid w:val="00A860A8"/>
    <w:rsid w:val="00A871DE"/>
    <w:rsid w:val="00A966E6"/>
    <w:rsid w:val="00AA0C1C"/>
    <w:rsid w:val="00AA2934"/>
    <w:rsid w:val="00AA58C9"/>
    <w:rsid w:val="00AA6E38"/>
    <w:rsid w:val="00AA7CD6"/>
    <w:rsid w:val="00AB6BD7"/>
    <w:rsid w:val="00AB71F9"/>
    <w:rsid w:val="00AC13CB"/>
    <w:rsid w:val="00AC2794"/>
    <w:rsid w:val="00AC32CD"/>
    <w:rsid w:val="00AC4A09"/>
    <w:rsid w:val="00AC7645"/>
    <w:rsid w:val="00AD0BAB"/>
    <w:rsid w:val="00AD23A8"/>
    <w:rsid w:val="00AD3452"/>
    <w:rsid w:val="00AD5109"/>
    <w:rsid w:val="00AE098F"/>
    <w:rsid w:val="00AE1858"/>
    <w:rsid w:val="00AE2558"/>
    <w:rsid w:val="00AF1B2C"/>
    <w:rsid w:val="00AF3F75"/>
    <w:rsid w:val="00AF6F10"/>
    <w:rsid w:val="00AF7A98"/>
    <w:rsid w:val="00B00A32"/>
    <w:rsid w:val="00B014F7"/>
    <w:rsid w:val="00B04B6E"/>
    <w:rsid w:val="00B04F46"/>
    <w:rsid w:val="00B05B19"/>
    <w:rsid w:val="00B12863"/>
    <w:rsid w:val="00B14010"/>
    <w:rsid w:val="00B1474B"/>
    <w:rsid w:val="00B169FB"/>
    <w:rsid w:val="00B21D15"/>
    <w:rsid w:val="00B24EA7"/>
    <w:rsid w:val="00B25474"/>
    <w:rsid w:val="00B256B5"/>
    <w:rsid w:val="00B2597B"/>
    <w:rsid w:val="00B276FA"/>
    <w:rsid w:val="00B300C2"/>
    <w:rsid w:val="00B34D98"/>
    <w:rsid w:val="00B35598"/>
    <w:rsid w:val="00B37954"/>
    <w:rsid w:val="00B37D91"/>
    <w:rsid w:val="00B37F7B"/>
    <w:rsid w:val="00B40E08"/>
    <w:rsid w:val="00B43951"/>
    <w:rsid w:val="00B440AB"/>
    <w:rsid w:val="00B52840"/>
    <w:rsid w:val="00B558C7"/>
    <w:rsid w:val="00B55E09"/>
    <w:rsid w:val="00B647DA"/>
    <w:rsid w:val="00B64EFE"/>
    <w:rsid w:val="00B65696"/>
    <w:rsid w:val="00B662BC"/>
    <w:rsid w:val="00B75F3B"/>
    <w:rsid w:val="00B75F77"/>
    <w:rsid w:val="00B81D90"/>
    <w:rsid w:val="00B828A1"/>
    <w:rsid w:val="00B8729C"/>
    <w:rsid w:val="00B92BA9"/>
    <w:rsid w:val="00B93A6F"/>
    <w:rsid w:val="00B96D91"/>
    <w:rsid w:val="00BA0673"/>
    <w:rsid w:val="00BA36B9"/>
    <w:rsid w:val="00BA38E7"/>
    <w:rsid w:val="00BA49B6"/>
    <w:rsid w:val="00BA7CB8"/>
    <w:rsid w:val="00BB0B63"/>
    <w:rsid w:val="00BB15DD"/>
    <w:rsid w:val="00BB4941"/>
    <w:rsid w:val="00BB4B7B"/>
    <w:rsid w:val="00BB4EC3"/>
    <w:rsid w:val="00BC02AB"/>
    <w:rsid w:val="00BC0C17"/>
    <w:rsid w:val="00BC1F83"/>
    <w:rsid w:val="00BC5341"/>
    <w:rsid w:val="00BC661E"/>
    <w:rsid w:val="00BC6EFD"/>
    <w:rsid w:val="00BC74C7"/>
    <w:rsid w:val="00BD2282"/>
    <w:rsid w:val="00BD56B2"/>
    <w:rsid w:val="00BE069B"/>
    <w:rsid w:val="00BE086D"/>
    <w:rsid w:val="00BE08F5"/>
    <w:rsid w:val="00BE0A54"/>
    <w:rsid w:val="00BE2431"/>
    <w:rsid w:val="00BE48E8"/>
    <w:rsid w:val="00BE5D40"/>
    <w:rsid w:val="00BE632D"/>
    <w:rsid w:val="00BE77C5"/>
    <w:rsid w:val="00BE7AA8"/>
    <w:rsid w:val="00C003A7"/>
    <w:rsid w:val="00C01C15"/>
    <w:rsid w:val="00C032B3"/>
    <w:rsid w:val="00C06822"/>
    <w:rsid w:val="00C1409B"/>
    <w:rsid w:val="00C141C5"/>
    <w:rsid w:val="00C15154"/>
    <w:rsid w:val="00C16D40"/>
    <w:rsid w:val="00C231AB"/>
    <w:rsid w:val="00C2328E"/>
    <w:rsid w:val="00C241B7"/>
    <w:rsid w:val="00C25EFA"/>
    <w:rsid w:val="00C25F6C"/>
    <w:rsid w:val="00C26D7E"/>
    <w:rsid w:val="00C31234"/>
    <w:rsid w:val="00C3443D"/>
    <w:rsid w:val="00C353BA"/>
    <w:rsid w:val="00C44686"/>
    <w:rsid w:val="00C44F46"/>
    <w:rsid w:val="00C44FB9"/>
    <w:rsid w:val="00C45EF7"/>
    <w:rsid w:val="00C46DAC"/>
    <w:rsid w:val="00C51719"/>
    <w:rsid w:val="00C51880"/>
    <w:rsid w:val="00C56CDE"/>
    <w:rsid w:val="00C62C82"/>
    <w:rsid w:val="00C63E6D"/>
    <w:rsid w:val="00C6552E"/>
    <w:rsid w:val="00C65544"/>
    <w:rsid w:val="00C65F40"/>
    <w:rsid w:val="00C678B4"/>
    <w:rsid w:val="00C708C5"/>
    <w:rsid w:val="00C71586"/>
    <w:rsid w:val="00C72DCC"/>
    <w:rsid w:val="00C746C1"/>
    <w:rsid w:val="00C74966"/>
    <w:rsid w:val="00C763B1"/>
    <w:rsid w:val="00C77466"/>
    <w:rsid w:val="00C80116"/>
    <w:rsid w:val="00C81678"/>
    <w:rsid w:val="00C81A2A"/>
    <w:rsid w:val="00C81B44"/>
    <w:rsid w:val="00C820A0"/>
    <w:rsid w:val="00C84C37"/>
    <w:rsid w:val="00C84FA5"/>
    <w:rsid w:val="00C94C59"/>
    <w:rsid w:val="00C97280"/>
    <w:rsid w:val="00CA2BC9"/>
    <w:rsid w:val="00CA6A41"/>
    <w:rsid w:val="00CB01A0"/>
    <w:rsid w:val="00CB06A9"/>
    <w:rsid w:val="00CB482E"/>
    <w:rsid w:val="00CC2C74"/>
    <w:rsid w:val="00CC51B1"/>
    <w:rsid w:val="00CC7FBA"/>
    <w:rsid w:val="00CD230F"/>
    <w:rsid w:val="00CD2C46"/>
    <w:rsid w:val="00CD4AC6"/>
    <w:rsid w:val="00CD6223"/>
    <w:rsid w:val="00CD63B5"/>
    <w:rsid w:val="00CD6DC4"/>
    <w:rsid w:val="00CE5CA1"/>
    <w:rsid w:val="00CF1353"/>
    <w:rsid w:val="00CF159D"/>
    <w:rsid w:val="00CF25B2"/>
    <w:rsid w:val="00CF3842"/>
    <w:rsid w:val="00CF42A3"/>
    <w:rsid w:val="00D03728"/>
    <w:rsid w:val="00D10150"/>
    <w:rsid w:val="00D10A0B"/>
    <w:rsid w:val="00D12611"/>
    <w:rsid w:val="00D13256"/>
    <w:rsid w:val="00D14D58"/>
    <w:rsid w:val="00D17287"/>
    <w:rsid w:val="00D210D1"/>
    <w:rsid w:val="00D26693"/>
    <w:rsid w:val="00D2772D"/>
    <w:rsid w:val="00D30C57"/>
    <w:rsid w:val="00D31719"/>
    <w:rsid w:val="00D33781"/>
    <w:rsid w:val="00D35F1B"/>
    <w:rsid w:val="00D40284"/>
    <w:rsid w:val="00D43EA3"/>
    <w:rsid w:val="00D43EF0"/>
    <w:rsid w:val="00D46882"/>
    <w:rsid w:val="00D4732F"/>
    <w:rsid w:val="00D537EA"/>
    <w:rsid w:val="00D56F19"/>
    <w:rsid w:val="00D63930"/>
    <w:rsid w:val="00D63B18"/>
    <w:rsid w:val="00D6431C"/>
    <w:rsid w:val="00D70333"/>
    <w:rsid w:val="00D71A13"/>
    <w:rsid w:val="00D7323E"/>
    <w:rsid w:val="00D7354C"/>
    <w:rsid w:val="00D75224"/>
    <w:rsid w:val="00D76666"/>
    <w:rsid w:val="00D80FC0"/>
    <w:rsid w:val="00D81160"/>
    <w:rsid w:val="00D83797"/>
    <w:rsid w:val="00D850ED"/>
    <w:rsid w:val="00D8681B"/>
    <w:rsid w:val="00DA1E5C"/>
    <w:rsid w:val="00DA3C58"/>
    <w:rsid w:val="00DA796F"/>
    <w:rsid w:val="00DB01D7"/>
    <w:rsid w:val="00DB1D73"/>
    <w:rsid w:val="00DB268B"/>
    <w:rsid w:val="00DC2F87"/>
    <w:rsid w:val="00DC58C9"/>
    <w:rsid w:val="00DD3B9C"/>
    <w:rsid w:val="00DD4C32"/>
    <w:rsid w:val="00DD64A2"/>
    <w:rsid w:val="00DE1101"/>
    <w:rsid w:val="00DE5A4C"/>
    <w:rsid w:val="00DE6617"/>
    <w:rsid w:val="00DE683D"/>
    <w:rsid w:val="00DE6A8D"/>
    <w:rsid w:val="00DF2B0D"/>
    <w:rsid w:val="00DF3224"/>
    <w:rsid w:val="00DF4B7E"/>
    <w:rsid w:val="00DF56D8"/>
    <w:rsid w:val="00E05120"/>
    <w:rsid w:val="00E0579B"/>
    <w:rsid w:val="00E06371"/>
    <w:rsid w:val="00E146EC"/>
    <w:rsid w:val="00E147AC"/>
    <w:rsid w:val="00E15EAE"/>
    <w:rsid w:val="00E22B7E"/>
    <w:rsid w:val="00E23D5E"/>
    <w:rsid w:val="00E24AFF"/>
    <w:rsid w:val="00E255D4"/>
    <w:rsid w:val="00E31536"/>
    <w:rsid w:val="00E366D1"/>
    <w:rsid w:val="00E378E0"/>
    <w:rsid w:val="00E401A9"/>
    <w:rsid w:val="00E45D38"/>
    <w:rsid w:val="00E47963"/>
    <w:rsid w:val="00E51F0F"/>
    <w:rsid w:val="00E521A1"/>
    <w:rsid w:val="00E528E5"/>
    <w:rsid w:val="00E546ED"/>
    <w:rsid w:val="00E553E3"/>
    <w:rsid w:val="00E5758C"/>
    <w:rsid w:val="00E57ECE"/>
    <w:rsid w:val="00E632ED"/>
    <w:rsid w:val="00E63838"/>
    <w:rsid w:val="00E73F8A"/>
    <w:rsid w:val="00E81135"/>
    <w:rsid w:val="00E82095"/>
    <w:rsid w:val="00E90426"/>
    <w:rsid w:val="00E909BB"/>
    <w:rsid w:val="00E91C57"/>
    <w:rsid w:val="00EA1B39"/>
    <w:rsid w:val="00EA1F72"/>
    <w:rsid w:val="00EA7B8B"/>
    <w:rsid w:val="00EB1FDC"/>
    <w:rsid w:val="00EB375C"/>
    <w:rsid w:val="00EB3B6A"/>
    <w:rsid w:val="00EB6F72"/>
    <w:rsid w:val="00EC2D95"/>
    <w:rsid w:val="00ED49C7"/>
    <w:rsid w:val="00ED5B4E"/>
    <w:rsid w:val="00EE0523"/>
    <w:rsid w:val="00EE1DC7"/>
    <w:rsid w:val="00EF2C06"/>
    <w:rsid w:val="00EF5006"/>
    <w:rsid w:val="00EF5BD6"/>
    <w:rsid w:val="00F00236"/>
    <w:rsid w:val="00F02DD7"/>
    <w:rsid w:val="00F06A80"/>
    <w:rsid w:val="00F06E4C"/>
    <w:rsid w:val="00F11ED1"/>
    <w:rsid w:val="00F1579F"/>
    <w:rsid w:val="00F15C6E"/>
    <w:rsid w:val="00F16579"/>
    <w:rsid w:val="00F23EE9"/>
    <w:rsid w:val="00F25082"/>
    <w:rsid w:val="00F31989"/>
    <w:rsid w:val="00F36E6D"/>
    <w:rsid w:val="00F37DD1"/>
    <w:rsid w:val="00F40606"/>
    <w:rsid w:val="00F45F15"/>
    <w:rsid w:val="00F467D9"/>
    <w:rsid w:val="00F53084"/>
    <w:rsid w:val="00F60968"/>
    <w:rsid w:val="00F62637"/>
    <w:rsid w:val="00F641AF"/>
    <w:rsid w:val="00F655C0"/>
    <w:rsid w:val="00F67934"/>
    <w:rsid w:val="00F73A48"/>
    <w:rsid w:val="00F75F97"/>
    <w:rsid w:val="00F765A5"/>
    <w:rsid w:val="00F772BB"/>
    <w:rsid w:val="00F77E26"/>
    <w:rsid w:val="00F8043B"/>
    <w:rsid w:val="00F91F0D"/>
    <w:rsid w:val="00F9239D"/>
    <w:rsid w:val="00F92E5E"/>
    <w:rsid w:val="00F94809"/>
    <w:rsid w:val="00FA3398"/>
    <w:rsid w:val="00FA3AD9"/>
    <w:rsid w:val="00FA421D"/>
    <w:rsid w:val="00FA4387"/>
    <w:rsid w:val="00FA7078"/>
    <w:rsid w:val="00FA71CF"/>
    <w:rsid w:val="00FB4534"/>
    <w:rsid w:val="00FB4F3F"/>
    <w:rsid w:val="00FB5775"/>
    <w:rsid w:val="00FB7DCD"/>
    <w:rsid w:val="00FC3C9D"/>
    <w:rsid w:val="00FC567D"/>
    <w:rsid w:val="00FC671C"/>
    <w:rsid w:val="00FD08D7"/>
    <w:rsid w:val="00FD31D9"/>
    <w:rsid w:val="00FD6370"/>
    <w:rsid w:val="00FE1FA0"/>
    <w:rsid w:val="00FE2DC7"/>
    <w:rsid w:val="00FE332D"/>
    <w:rsid w:val="00FE5D8D"/>
    <w:rsid w:val="00FF3384"/>
    <w:rsid w:val="00FF40EA"/>
    <w:rsid w:val="00FF5B2B"/>
    <w:rsid w:val="00FF68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D256C43"/>
  <w15:chartTrackingRefBased/>
  <w15:docId w15:val="{52144065-0278-4545-BE98-3E04CA0BFF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4D58"/>
    <w:pPr>
      <w:spacing w:line="25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3525"/>
    <w:pPr>
      <w:spacing w:line="259" w:lineRule="auto"/>
      <w:jc w:val="center"/>
      <w:outlineLvl w:val="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Heading2">
    <w:name w:val="heading 2"/>
    <w:basedOn w:val="NormalWeb"/>
    <w:next w:val="Normal"/>
    <w:link w:val="Heading2Char"/>
    <w:uiPriority w:val="9"/>
    <w:unhideWhenUsed/>
    <w:qFormat/>
    <w:rsid w:val="00C84C37"/>
    <w:pPr>
      <w:numPr>
        <w:numId w:val="11"/>
      </w:numPr>
      <w:spacing w:before="0" w:beforeAutospacing="0" w:after="0" w:afterAutospacing="0" w:line="480" w:lineRule="auto"/>
      <w:jc w:val="both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66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84C37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skripsi,Body Text Char1,Char Char2,List Paragraph2,List Paragraph1,Body of text,spasi 2 taiiii,Dot pt,F5 List Paragraph,List Paragraph Char Char Char,Indicator Text,Numbered Para 1,Bullet 1,List Paragraph12,Bullet Points,MAIN CONTENT"/>
    <w:basedOn w:val="Normal"/>
    <w:link w:val="ListParagraphChar"/>
    <w:uiPriority w:val="34"/>
    <w:qFormat/>
    <w:rsid w:val="00030C10"/>
    <w:pPr>
      <w:spacing w:line="259" w:lineRule="auto"/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Dot pt Char,F5 List Paragraph Char,List Paragraph Char Char Char Char,Indicator Text Char,Bullet 1 Char"/>
    <w:link w:val="ListParagraph"/>
    <w:uiPriority w:val="34"/>
    <w:qFormat/>
    <w:locked/>
    <w:rsid w:val="00030C10"/>
    <w:rPr>
      <w:lang w:val="en-ID"/>
    </w:rPr>
  </w:style>
  <w:style w:type="paragraph" w:styleId="NormalWeb">
    <w:name w:val="Normal (Web)"/>
    <w:basedOn w:val="Normal"/>
    <w:uiPriority w:val="99"/>
    <w:unhideWhenUsed/>
    <w:rsid w:val="006A6F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pple-tab-span">
    <w:name w:val="apple-tab-span"/>
    <w:basedOn w:val="DefaultParagraphFont"/>
    <w:rsid w:val="006A6FB7"/>
  </w:style>
  <w:style w:type="paragraph" w:styleId="BodyText">
    <w:name w:val="Body Text"/>
    <w:basedOn w:val="Normal"/>
    <w:link w:val="BodyTextChar"/>
    <w:uiPriority w:val="1"/>
    <w:qFormat/>
    <w:rsid w:val="00B6569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65696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aliases w:val="ggri"/>
    <w:basedOn w:val="TableNormal"/>
    <w:uiPriority w:val="59"/>
    <w:rsid w:val="007055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qFormat/>
    <w:rsid w:val="00923525"/>
    <w:rPr>
      <w:rFonts w:ascii="Times New Roman" w:hAnsi="Times New Roman" w:cs="Times New Roman"/>
      <w:b/>
      <w:bCs/>
      <w:noProof/>
      <w:sz w:val="24"/>
      <w:szCs w:val="24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CC7F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7FBA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CC7F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7FBA"/>
    <w:rPr>
      <w:lang w:val="en-ID"/>
    </w:rPr>
  </w:style>
  <w:style w:type="character" w:styleId="PlaceholderText">
    <w:name w:val="Placeholder Text"/>
    <w:basedOn w:val="DefaultParagraphFont"/>
    <w:uiPriority w:val="99"/>
    <w:semiHidden/>
    <w:rsid w:val="00760870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5A1BC7"/>
  </w:style>
  <w:style w:type="character" w:customStyle="1" w:styleId="Heading3Char">
    <w:name w:val="Heading 3 Char"/>
    <w:basedOn w:val="DefaultParagraphFont"/>
    <w:link w:val="Heading3"/>
    <w:uiPriority w:val="9"/>
    <w:rsid w:val="00566850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ID"/>
    </w:rPr>
  </w:style>
  <w:style w:type="paragraph" w:styleId="TOC1">
    <w:name w:val="toc 1"/>
    <w:basedOn w:val="Normal"/>
    <w:next w:val="Normal"/>
    <w:autoRedefine/>
    <w:uiPriority w:val="39"/>
    <w:unhideWhenUsed/>
    <w:rsid w:val="006E471C"/>
    <w:pPr>
      <w:tabs>
        <w:tab w:val="left" w:pos="709"/>
        <w:tab w:val="right" w:leader="dot" w:pos="7927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6E471C"/>
    <w:pPr>
      <w:tabs>
        <w:tab w:val="left" w:pos="851"/>
        <w:tab w:val="right" w:leader="dot" w:pos="7927"/>
      </w:tabs>
      <w:spacing w:after="100"/>
      <w:ind w:left="709" w:hanging="142"/>
    </w:pPr>
  </w:style>
  <w:style w:type="paragraph" w:styleId="TOC3">
    <w:name w:val="toc 3"/>
    <w:basedOn w:val="Normal"/>
    <w:next w:val="Normal"/>
    <w:autoRedefine/>
    <w:uiPriority w:val="39"/>
    <w:unhideWhenUsed/>
    <w:rsid w:val="00C97280"/>
    <w:pPr>
      <w:tabs>
        <w:tab w:val="left" w:pos="1560"/>
        <w:tab w:val="right" w:leader="dot" w:pos="7927"/>
      </w:tabs>
      <w:spacing w:after="100" w:line="480" w:lineRule="auto"/>
      <w:ind w:left="1560" w:hanging="284"/>
    </w:pPr>
  </w:style>
  <w:style w:type="paragraph" w:styleId="Caption">
    <w:name w:val="caption"/>
    <w:basedOn w:val="Normal"/>
    <w:next w:val="Normal"/>
    <w:uiPriority w:val="35"/>
    <w:unhideWhenUsed/>
    <w:qFormat/>
    <w:rsid w:val="001F38B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Authorities">
    <w:name w:val="table of authorities"/>
    <w:basedOn w:val="Normal"/>
    <w:next w:val="Normal"/>
    <w:uiPriority w:val="99"/>
    <w:unhideWhenUsed/>
    <w:rsid w:val="001F38B4"/>
    <w:pPr>
      <w:spacing w:after="0"/>
      <w:ind w:left="220" w:hanging="220"/>
    </w:pPr>
    <w:rPr>
      <w:rFonts w:cstheme="minorHAnsi"/>
      <w:sz w:val="20"/>
      <w:szCs w:val="20"/>
    </w:rPr>
  </w:style>
  <w:style w:type="paragraph" w:styleId="TOAHeading">
    <w:name w:val="toa heading"/>
    <w:basedOn w:val="Normal"/>
    <w:next w:val="Normal"/>
    <w:uiPriority w:val="99"/>
    <w:unhideWhenUsed/>
    <w:rsid w:val="001F38B4"/>
    <w:pPr>
      <w:spacing w:before="120" w:after="120"/>
    </w:pPr>
    <w:rPr>
      <w:rFonts w:cstheme="minorHAnsi"/>
      <w:sz w:val="20"/>
      <w:szCs w:val="20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535049"/>
    <w:pPr>
      <w:spacing w:before="240" w:after="240"/>
    </w:pPr>
    <w:rPr>
      <w:rFonts w:ascii="Times New Roman" w:hAnsi="Times New Roman"/>
      <w:sz w:val="24"/>
    </w:rPr>
  </w:style>
  <w:style w:type="paragraph" w:customStyle="1" w:styleId="TableParagraph">
    <w:name w:val="Table Paragraph"/>
    <w:basedOn w:val="Normal"/>
    <w:uiPriority w:val="1"/>
    <w:qFormat/>
    <w:rsid w:val="008E618A"/>
    <w:pPr>
      <w:widowControl w:val="0"/>
      <w:autoSpaceDE w:val="0"/>
      <w:autoSpaceDN w:val="0"/>
      <w:spacing w:before="12" w:after="0" w:line="165" w:lineRule="exact"/>
      <w:ind w:right="74"/>
      <w:jc w:val="right"/>
    </w:pPr>
    <w:rPr>
      <w:rFonts w:ascii="Calibri" w:eastAsia="Calibri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51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1D5"/>
    <w:rPr>
      <w:rFonts w:ascii="Segoe UI" w:hAnsi="Segoe UI" w:cs="Segoe UI"/>
      <w:sz w:val="18"/>
      <w:szCs w:val="18"/>
      <w:lang w:val="en-ID"/>
    </w:rPr>
  </w:style>
  <w:style w:type="table" w:customStyle="1" w:styleId="ggri2">
    <w:name w:val="ggri2"/>
    <w:basedOn w:val="TableGrid3"/>
    <w:next w:val="TableGrid"/>
    <w:uiPriority w:val="59"/>
    <w:rsid w:val="00274FDF"/>
    <w:pPr>
      <w:spacing w:after="0" w:line="360" w:lineRule="auto"/>
      <w:ind w:left="720" w:hanging="360"/>
      <w:jc w:val="center"/>
    </w:pPr>
    <w:rPr>
      <w:sz w:val="20"/>
      <w:szCs w:val="20"/>
      <w:lang w:val="id-ID" w:eastAsia="en-ID"/>
    </w:rPr>
    <w:tblPr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tblPr/>
      <w:tcPr>
        <w:shd w:val="clear" w:color="auto" w:fill="FFFFFF" w:themeFill="background1"/>
      </w:tcPr>
    </w:tblStylePr>
  </w:style>
  <w:style w:type="table" w:styleId="TableGrid3">
    <w:name w:val="Table Grid 3"/>
    <w:basedOn w:val="TableNormal"/>
    <w:uiPriority w:val="99"/>
    <w:semiHidden/>
    <w:unhideWhenUsed/>
    <w:rsid w:val="00274FDF"/>
    <w:pPr>
      <w:spacing w:line="256" w:lineRule="auto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TableGridLight1">
    <w:name w:val="Table Grid Light1"/>
    <w:basedOn w:val="TableNormal"/>
    <w:uiPriority w:val="40"/>
    <w:rsid w:val="001325C1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id-ID" w:eastAsia="id-ID"/>
    </w:rPr>
    <w:tblPr>
      <w:tblInd w:w="0" w:type="nil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styleId="Hyperlink">
    <w:name w:val="Hyperlink"/>
    <w:basedOn w:val="DefaultParagraphFont"/>
    <w:uiPriority w:val="99"/>
    <w:unhideWhenUsed/>
    <w:rsid w:val="0053504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73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095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91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483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322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5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2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9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9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07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6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69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36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14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9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0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2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96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4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1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4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9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9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5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7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5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0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34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00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0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5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38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44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0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4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1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56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25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7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3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7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1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96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1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1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8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1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32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85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06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90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7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15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83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8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42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1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4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0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4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3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11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5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04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43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4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1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94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93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8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63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6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9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24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49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4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15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86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94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0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95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1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9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6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82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9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2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9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98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0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0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8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9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8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38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3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4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0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9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0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8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55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2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5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5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8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97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5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80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31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146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98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5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696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567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74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4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7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0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3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24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03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7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3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36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9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5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03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4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5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4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9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8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6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73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8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45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8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7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45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8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1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8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6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ah21</b:Tag>
    <b:SourceType>JournalArticle</b:SourceType>
    <b:Guid>{63C98C94-5565-4489-8491-ECBE2E5E2606}</b:Guid>
    <b:Title>Pengaruh Iklim Kerja dan Fasilitas Kerja terhadap Semangat Kerja</b:Title>
    <b:JournalName>PubBis</b:JournalName>
    <b:Year>2021</b:Year>
    <b:Pages>153</b:Pages>
    <b:Author>
      <b:Author>
        <b:NameList>
          <b:Person>
            <b:Last>Rahman</b:Last>
            <b:First>Taufik</b:First>
          </b:Person>
        </b:NameList>
      </b:Author>
    </b:Author>
    <b:RefOrder>6</b:RefOrder>
  </b:Source>
  <b:Source>
    <b:Tag>Mul15</b:Tag>
    <b:SourceType>Book</b:SourceType>
    <b:Guid>{92197708-EFBF-445A-AE16-0D98E2211836}</b:Guid>
    <b:Title>Manajemen Sumber Daya Manusia (MSDM)</b:Title>
    <b:Year>2015</b:Year>
    <b:City>Bogor</b:City>
    <b:Publisher>In Media</b:Publisher>
    <b:Author>
      <b:Author>
        <b:NameList>
          <b:Person>
            <b:First>Mulyadi</b:First>
          </b:Person>
        </b:NameList>
      </b:Author>
    </b:Author>
    <b:RefOrder>7</b:RefOrder>
  </b:Source>
  <b:Source>
    <b:Tag>Agu10</b:Tag>
    <b:SourceType>Book</b:SourceType>
    <b:Guid>{6F6DD874-9AEA-4F59-8F39-6E40BBE03877}</b:Guid>
    <b:Title>Manajemen Sumber Daya Manusia Lanjutan</b:Title>
    <b:Year>2010</b:Year>
    <b:City>Medan</b:City>
    <b:Publisher>Madenatera</b:Publisher>
    <b:Author>
      <b:Author>
        <b:NameList>
          <b:Person>
            <b:Last>Agustini</b:Last>
            <b:First>Fauziah</b:First>
          </b:Person>
        </b:NameList>
      </b:Author>
    </b:Author>
    <b:RefOrder>8</b:RefOrder>
  </b:Source>
  <b:Source>
    <b:Tag>Soe15</b:Tag>
    <b:SourceType>Book</b:SourceType>
    <b:Guid>{EEE6C0FE-48F1-4155-91B7-27E13BDFD7FA}</b:Guid>
    <b:Title>Sistem Informasi Manajemen</b:Title>
    <b:Year>2015</b:Year>
    <b:City>Bandung</b:City>
    <b:Publisher>Manggu Media</b:Publisher>
    <b:Author>
      <b:Author>
        <b:NameList>
          <b:Person>
            <b:Last>Soedarso</b:Last>
            <b:Middle>Widodo</b:Middle>
            <b:First>Sri</b:First>
          </b:Person>
        </b:NameList>
      </b:Author>
    </b:Author>
    <b:RefOrder>9</b:RefOrder>
  </b:Source>
  <b:Source>
    <b:Tag>Put18</b:Tag>
    <b:SourceType>JournalArticle</b:SourceType>
    <b:Guid>{71749CB1-E1E6-46E2-BE04-36CB3C178B6E}</b:Guid>
    <b:Title>Pengaruh Fasilitas Kerja, Lingkungan Kerja, Dan Budaya Organisasi Terhadap Semangat Kerja Pegawai Pada MTs Al-Huda Pekanbaru</b:Title>
    <b:Year>2018</b:Year>
    <b:JournalName>Eko dan Bisnis (Riau Economics and Business Reviewe)</b:JournalName>
    <b:Pages>1</b:Pages>
    <b:Author>
      <b:Author>
        <b:NameList>
          <b:Person>
            <b:Last>Putra</b:Last>
            <b:First>Eka</b:First>
          </b:Person>
        </b:NameList>
      </b:Author>
    </b:Author>
    <b:Month>Maret</b:Month>
    <b:Volume>9</b:Volume>
    <b:RefOrder>10</b:RefOrder>
  </b:Source>
  <b:Source>
    <b:Tag>Sia11</b:Tag>
    <b:SourceType>Book</b:SourceType>
    <b:Guid>{A716261A-DCB4-4FA6-B174-1F690AB0B2B7}</b:Guid>
    <b:Title>Manajemen Sumber Daya Manusia</b:Title>
    <b:Year>2011</b:Year>
    <b:City>Jakarta</b:City>
    <b:Publisher>Bumi Aksara</b:Publisher>
    <b:Author>
      <b:Author>
        <b:NameList>
          <b:Person>
            <b:Last>Siagian</b:Last>
            <b:Middle>P</b:Middle>
            <b:First>Sondang</b:First>
          </b:Person>
        </b:NameList>
      </b:Author>
    </b:Author>
    <b:RefOrder>11</b:RefOrder>
  </b:Source>
  <b:Source>
    <b:Tag>Bus18</b:Tag>
    <b:SourceType>Book</b:SourceType>
    <b:Guid>{C8C48B5B-58AB-4A8F-860D-01A8E8C3508F}</b:Guid>
    <b:Title>Teori-Teori Manajemen Sumber Daya Manusia</b:Title>
    <b:Year>2018</b:Year>
    <b:City>Jakarta</b:City>
    <b:Publisher>Prenada Media</b:Publisher>
    <b:Author>
      <b:Author>
        <b:NameList>
          <b:Person>
            <b:Last>Busro</b:Last>
            <b:First>Muhammad</b:First>
          </b:Person>
        </b:NameList>
      </b:Author>
    </b:Author>
    <b:RefOrder>12</b:RefOrder>
  </b:Source>
  <b:Source>
    <b:Tag>Suw19</b:Tag>
    <b:SourceType>JournalArticle</b:SourceType>
    <b:Guid>{51A07B2E-45FF-4FE8-BED8-FB5299344FF9}</b:Guid>
    <b:Title>Analisis Kompetensi Guru Dan Iklim Organisasi Terhadap Kinerja Guru Melalui Semangat Kerja Di SMK Negeri 2 Bojonegoro</b:Title>
    <b:Year>2019</b:Year>
    <b:JournalName>e-Jurnal Mitra Pendidikan</b:JournalName>
    <b:Pages>670-685</b:Pages>
    <b:Author>
      <b:Author>
        <b:NameList>
          <b:Person>
            <b:Last>Suwantono</b:Last>
            <b:First>A</b:First>
          </b:Person>
          <b:Person>
            <b:Last>Indrawati</b:Last>
            <b:First>M</b:First>
          </b:Person>
          <b:Person>
            <b:Last>Hidayat</b:Last>
            <b:First>H</b:First>
          </b:Person>
        </b:NameList>
      </b:Author>
    </b:Author>
    <b:Volume>3</b:Volume>
    <b:Issue>5</b:Issue>
    <b:RefOrder>13</b:RefOrder>
  </b:Source>
  <b:Source>
    <b:Tag>Ran02</b:Tag>
    <b:SourceType>Book</b:SourceType>
    <b:Guid>{EB90D14B-A36B-4E07-B531-A2DF5524F2DE}</b:Guid>
    <b:Title>Manajemen Personalia</b:Title>
    <b:Year>2002</b:Year>
    <b:City>Yogyakarta</b:City>
    <b:Publisher>BPFE</b:Publisher>
    <b:Author>
      <b:Author>
        <b:NameList>
          <b:Person>
            <b:Last>Ranupandojo</b:Last>
            <b:First>H</b:First>
          </b:Person>
          <b:Person>
            <b:First>Suad Husnan</b:First>
          </b:Person>
        </b:NameList>
      </b:Author>
    </b:Author>
    <b:RefOrder>14</b:RefOrder>
  </b:Source>
  <b:Source>
    <b:Tag>Sil15</b:Tag>
    <b:SourceType>JournalArticle</b:SourceType>
    <b:Guid>{B85581F7-477C-408A-AE36-8E8C7F4BD50F}</b:Guid>
    <b:Title>Pengaruh Kemampuan dan Fasilitas Kerja Terhadap Produktivitas Kerja Karyawan Bagian Produksi Pada PT. Marta Makmur Jaya Kecamatan Rupat, Kabupaten Bengkalis</b:Title>
    <b:JournalName>Jom Fekon</b:JournalName>
    <b:Year>2015</b:Year>
    <b:Pages>1-11</b:Pages>
    <b:Author>
      <b:Author>
        <b:NameList>
          <b:Person>
            <b:Last>Silfa</b:Last>
          </b:Person>
        </b:NameList>
      </b:Author>
    </b:Author>
    <b:Volume>2</b:Volume>
    <b:Issue>2</b:Issue>
    <b:RefOrder>5</b:RefOrder>
  </b:Source>
  <b:Source>
    <b:Tag>Alm09</b:Tag>
    <b:SourceType>Book</b:SourceType>
    <b:Guid>{93185871-28D0-47E0-9EBE-CBDCE913F467}</b:Guid>
    <b:Title>Manajemen Pemasaran Dan Pemasaran Jasa</b:Title>
    <b:Year>2009</b:Year>
    <b:City>Bandung</b:City>
    <b:Publisher>Alfabeta</b:Publisher>
    <b:Author>
      <b:Author>
        <b:NameList>
          <b:Person>
            <b:Last>Alma</b:Last>
            <b:First>B</b:First>
          </b:Person>
        </b:NameList>
      </b:Author>
    </b:Author>
    <b:RefOrder>15</b:RefOrder>
  </b:Source>
  <b:Source>
    <b:Tag>Sub08</b:Tag>
    <b:SourceType>Book</b:SourceType>
    <b:Guid>{FF5AC067-EE57-4153-99C1-7CC467BC8B20}</b:Guid>
    <b:Title>Higiene Lingkungan Kerja</b:Title>
    <b:Year>2008</b:Year>
    <b:City>Yogyakarta</b:City>
    <b:Publisher>Mitra Cendikia Press</b:Publisher>
    <b:Author>
      <b:Author>
        <b:NameList>
          <b:Person>
            <b:Last>Subaris</b:Last>
            <b:First>H</b:First>
          </b:Person>
          <b:Person>
            <b:First>Haryono</b:First>
          </b:Person>
        </b:NameList>
      </b:Author>
    </b:Author>
    <b:RefOrder>16</b:RefOrder>
  </b:Source>
  <b:Source>
    <b:Tag>Sut16</b:Tag>
    <b:SourceType>Book</b:SourceType>
    <b:Guid>{C8807444-3C43-4FE4-BABE-31A0226DD346}</b:Guid>
    <b:Title>Sistem Informasi Manajemen</b:Title>
    <b:Year>2016</b:Year>
    <b:City>Yogyakarta</b:City>
    <b:Publisher>CV Andi Offset</b:Publisher>
    <b:Author>
      <b:Author>
        <b:NameList>
          <b:Person>
            <b:Last>Sutabri</b:Last>
            <b:First>T</b:First>
          </b:Person>
        </b:NameList>
      </b:Author>
    </b:Author>
    <b:RefOrder>17</b:RefOrder>
  </b:Source>
  <b:Source>
    <b:Tag>Pan16</b:Tag>
    <b:SourceType>JournalArticle</b:SourceType>
    <b:Guid>{10627A2C-6245-4E97-A7EC-8947BB779D91}</b:Guid>
    <b:Title>Pengaruh Fasilitas Kerja Terhadap Kepuasan Kerja Karyawan Divisi Sumber Daya Manusia dan Diklat PT. Dirgantara Indonesia</b:Title>
    <b:Year>2016</b:Year>
    <b:JournalName>Jurmal Administrasi Dan Bisnis</b:JournalName>
    <b:Pages>50-62</b:Pages>
    <b:Author>
      <b:Author>
        <b:NameList>
          <b:Person>
            <b:Last>Pangarso</b:Last>
            <b:First>A</b:First>
          </b:Person>
          <b:Person>
            <b:Last>Firdaus</b:Last>
            <b:First>F.F</b:First>
          </b:Person>
          <b:Person>
            <b:Last>Moeliono</b:Last>
            <b:First>N. K</b:First>
          </b:Person>
        </b:NameList>
      </b:Author>
    </b:Author>
    <b:Volume>12</b:Volume>
    <b:Issue>1</b:Issue>
    <b:RefOrder>18</b:RefOrder>
  </b:Source>
  <b:Source>
    <b:Tag>Sof01</b:Tag>
    <b:SourceType>Book</b:SourceType>
    <b:Guid>{049601F5-294D-4030-8630-7F69F9C4E8CF}</b:Guid>
    <b:Title>Akuntansi Keperilakuan</b:Title>
    <b:Year>2001</b:Year>
    <b:City>Yogyakarta</b:City>
    <b:Publisher>Andi Offset</b:Publisher>
    <b:Author>
      <b:Author>
        <b:NameList>
          <b:Person>
            <b:Last>Sofyan</b:Last>
            <b:First>S</b:First>
          </b:Person>
        </b:NameList>
      </b:Author>
    </b:Author>
    <b:RefOrder>19</b:RefOrder>
  </b:Source>
  <b:Source>
    <b:Tag>Sof011</b:Tag>
    <b:SourceType>Book</b:SourceType>
    <b:Guid>{0749134A-7E52-475D-B80D-6880E3017277}</b:Guid>
    <b:Title>Akuntansi Keperilakuan</b:Title>
    <b:Year>2001</b:Year>
    <b:City>Yogyakarta</b:City>
    <b:Publisher>Andi Offset</b:Publisher>
    <b:Author>
      <b:Author>
        <b:NameList>
          <b:Person>
            <b:Last>Sofyan</b:Last>
            <b:First>Syafri</b:First>
          </b:Person>
        </b:NameList>
      </b:Author>
    </b:Author>
    <b:RefOrder>20</b:RefOrder>
  </b:Source>
  <b:Source>
    <b:Tag>Set</b:Tag>
    <b:SourceType>Book</b:SourceType>
    <b:Guid>{4FD54F02-EE49-487E-B52B-31F33E6FB784}</b:Guid>
    <b:Author>
      <b:Author>
        <b:NameList>
          <b:Person>
            <b:Last>Setiawan </b:Last>
            <b:First>N</b:First>
          </b:Person>
          <b:Person>
            <b:Last>Taufik</b:Last>
            <b:First>A</b:First>
          </b:Person>
          <b:Person>
            <b:Last>Wakhyuni</b:Last>
            <b:First>E</b:First>
          </b:Person>
          <b:Person>
            <b:Last>Setiawan</b:Last>
            <b:First>A</b:First>
          </b:Person>
          <b:Person>
            <b:Last>Asih</b:Last>
            <b:First>S</b:First>
          </b:Person>
          <b:Person>
            <b:Last>Rahayu</b:Last>
            <b:First>S</b:First>
          </b:Person>
          <b:Person>
            <b:Last>Nasution</b:Last>
            <b:First>M. D. T. P</b:First>
          </b:Person>
        </b:NameList>
      </b:Author>
    </b:Author>
    <b:Title>The Effect Of Organizational Commitment, Work Climate And Career Development Toward Employee’s Work Morale At Universitas Pembangunan Panca Budi</b:Title>
    <b:Year>2018</b:Year>
    <b:Publisher>Human Resources</b:Publisher>
    <b:City>Medan</b:City>
    <b:RefOrder>21</b:RefOrder>
  </b:Source>
  <b:Source>
    <b:Tag>Uma14</b:Tag>
    <b:SourceType>Book</b:SourceType>
    <b:Guid>{A8DAFE35-ACCB-4291-B289-4C2CE78F0573}</b:Guid>
    <b:Title>Sumber Daya Manusia Dalam Organisasi</b:Title>
    <b:Year>2014</b:Year>
    <b:City>Jakarta</b:City>
    <b:Publisher>PT. SUN</b:Publisher>
    <b:Author>
      <b:Author>
        <b:NameList>
          <b:Person>
            <b:Last>Umar</b:Last>
            <b:First>Husein</b:First>
          </b:Person>
        </b:NameList>
      </b:Author>
    </b:Author>
    <b:RefOrder>22</b:RefOrder>
  </b:Source>
  <b:Source>
    <b:Tag>Ayu18</b:Tag>
    <b:SourceType>JournalArticle</b:SourceType>
    <b:Guid>{5BAE8EFE-14E3-47A5-8FC2-B4299C447FC6}</b:Guid>
    <b:Title>Pengaruh Insentif dan Disiplin Kerja terhadap Kinerja Karyawan pada PT Bintang Satoe Doea</b:Title>
    <b:Year>2018</b:Year>
    <b:JournalName>Jurnal Ekonomi</b:JournalName>
    <b:Pages>323-383</b:Pages>
    <b:Author>
      <b:Author>
        <b:NameList>
          <b:Person>
            <b:Last>Ayu</b:Last>
            <b:First>D. K</b:First>
          </b:Person>
          <b:Person>
            <b:Last>Sinaulan</b:Last>
            <b:First>J. H</b:First>
          </b:Person>
        </b:NameList>
      </b:Author>
    </b:Author>
    <b:Volume>20</b:Volume>
    <b:Issue>3</b:Issue>
    <b:RefOrder>23</b:RefOrder>
  </b:Source>
  <b:Source>
    <b:Tag>Sin17</b:Tag>
    <b:SourceType>Book</b:SourceType>
    <b:Guid>{3BE9287A-C9FD-4F91-925F-A11067FDE914}</b:Guid>
    <b:Title>Manajemen Sumber Daya manusia</b:Title>
    <b:Year>2017</b:Year>
    <b:City>Jakarta</b:City>
    <b:Publisher>Bumi Aksara</b:Publisher>
    <b:Author>
      <b:Author>
        <b:NameList>
          <b:Person>
            <b:Last>Sinambela</b:Last>
            <b:Middle>Poltak</b:Middle>
            <b:First>Lijan</b:First>
          </b:Person>
        </b:NameList>
      </b:Author>
    </b:Author>
    <b:RefOrder>24</b:RefOrder>
  </b:Source>
  <b:Source>
    <b:Tag>Gor10</b:Tag>
    <b:SourceType>Book</b:SourceType>
    <b:Guid>{C6995DBA-E416-409E-9336-F7EDFF7EAF8F}</b:Guid>
    <b:Title>Manajemen Sumber Daya Manusia</b:Title>
    <b:Year>2010</b:Year>
    <b:City>Denpasar</b:City>
    <b:Publisher>STEI Satya Dharma Singaraja</b:Publisher>
    <b:Author>
      <b:Author>
        <b:NameList>
          <b:Person>
            <b:Last>Gorda</b:Last>
            <b:First>I</b:First>
          </b:Person>
        </b:NameList>
      </b:Author>
    </b:Author>
    <b:RefOrder>25</b:RefOrder>
  </b:Source>
  <b:Source>
    <b:Tag>Sug19</b:Tag>
    <b:SourceType>Book</b:SourceType>
    <b:Guid>{0F6012AE-AFDE-4427-BABD-FA148EF2A889}</b:Guid>
    <b:Title>Metodelogi Penelitian Kuantitatif dan Kualitatid Dan R&amp;D</b:Title>
    <b:Year>2019</b:Year>
    <b:City>Bandung</b:City>
    <b:Publisher>Alfabeta</b:Publisher>
    <b:Author>
      <b:Author>
        <b:NameList>
          <b:Person>
            <b:First>Sugiyono</b:First>
          </b:Person>
        </b:NameList>
      </b:Author>
    </b:Author>
    <b:RefOrder>26</b:RefOrder>
  </b:Source>
  <b:Source>
    <b:Tag>Sug18</b:Tag>
    <b:SourceType>Book</b:SourceType>
    <b:Guid>{40EAD37A-EB0D-494A-A37B-AD580F697C49}</b:Guid>
    <b:Title>Metode Penelitian Kombinasi (Mixed Methods)</b:Title>
    <b:Year>2018</b:Year>
    <b:City>Bandung</b:City>
    <b:Publisher>Alfabeta</b:Publisher>
    <b:Author>
      <b:Author>
        <b:NameList>
          <b:Person>
            <b:First>Sugiyono</b:First>
          </b:Person>
        </b:NameList>
      </b:Author>
    </b:Author>
    <b:RefOrder>27</b:RefOrder>
  </b:Source>
  <b:Source>
    <b:Tag>Sug181</b:Tag>
    <b:SourceType>Book</b:SourceType>
    <b:Guid>{7A6419BF-EBDC-4C2D-A771-E2CAB8AE97D9}</b:Guid>
    <b:Title>Metode Penelitian Kombinasi (Mixed Methods)</b:Title>
    <b:Year>2018</b:Year>
    <b:City>Bandung</b:City>
    <b:Publisher>Alfabeta</b:Publisher>
    <b:Author>
      <b:Author>
        <b:NameList>
          <b:Person>
            <b:First>Sugiyono</b:First>
          </b:Person>
        </b:NameList>
      </b:Author>
    </b:Author>
    <b:RefOrder>28</b:RefOrder>
  </b:Source>
  <b:Source>
    <b:Tag>Sin</b:Tag>
    <b:SourceType>Book</b:SourceType>
    <b:Guid>{99A757B0-F979-403C-BF89-16C8753D5AD3}</b:Guid>
    <b:Title>Metode Penelitian Survei</b:Title>
    <b:City>Jakarta</b:City>
    <b:Publisher>LP3ES</b:Publisher>
    <b:Author>
      <b:Author>
        <b:NameList>
          <b:Person>
            <b:Last>Singarimbun</b:Last>
            <b:First>Masri</b:First>
          </b:Person>
          <b:Person>
            <b:Last>Sofian</b:Last>
            <b:First>Effendy</b:First>
          </b:Person>
        </b:NameList>
      </b:Author>
    </b:Author>
    <b:Year>2008</b:Year>
    <b:RefOrder>29</b:RefOrder>
  </b:Source>
  <b:Source>
    <b:Tag>Nit05</b:Tag>
    <b:SourceType>Book</b:SourceType>
    <b:Guid>{89B5DC37-AAB0-4E65-8C56-E8C95464EBAA}</b:Guid>
    <b:Title>Manajemen Personalia (Manajemen Sumber Daya Manusia)</b:Title>
    <b:Year>2005</b:Year>
    <b:City>Jakarta</b:City>
    <b:Publisher>Ghalia Indonesia</b:Publisher>
    <b:Author>
      <b:Author>
        <b:NameList>
          <b:Person>
            <b:First>Nitisemito</b:First>
          </b:Person>
        </b:NameList>
      </b:Author>
    </b:Author>
    <b:RefOrder>30</b:RefOrder>
  </b:Source>
  <b:Source>
    <b:Tag>Sul18</b:Tag>
    <b:SourceType>Book</b:SourceType>
    <b:Guid>{41E561B3-DD2A-45DD-9595-093580A426C6}</b:Guid>
    <b:Title>Metode Penelitian Bisnis</b:Title>
    <b:Year>2018</b:Year>
    <b:City>Yogyakarta</b:City>
    <b:Publisher>Andi Offset</b:Publisher>
    <b:Author>
      <b:Author>
        <b:NameList>
          <b:Person>
            <b:First>Suliyanto</b:First>
          </b:Person>
        </b:NameList>
      </b:Author>
    </b:Author>
    <b:RefOrder>31</b:RefOrder>
  </b:Source>
  <b:Source>
    <b:Tag>Gho18</b:Tag>
    <b:SourceType>Book</b:SourceType>
    <b:Guid>{64F82D85-85B5-4BFA-AA94-A83990F4E15C}</b:Guid>
    <b:Title>Aplikasi Analisis Multivariate dengan Program IBM SPSS 25</b:Title>
    <b:Year>2018</b:Year>
    <b:City>Semarang</b:City>
    <b:Publisher>Universitas Diponegoro</b:Publisher>
    <b:Author>
      <b:Author>
        <b:NameList>
          <b:Person>
            <b:Last>Ghozali</b:Last>
            <b:First>I</b:First>
          </b:Person>
        </b:NameList>
      </b:Author>
    </b:Author>
    <b:RefOrder>32</b:RefOrder>
  </b:Source>
  <b:Source>
    <b:Tag>Alg13</b:Tag>
    <b:SourceType>Book</b:SourceType>
    <b:Guid>{8EDB6DC6-DD4E-420E-822B-8DBC9E3B47A5}</b:Guid>
    <b:Title>Statistika Induktif</b:Title>
    <b:Year>2013</b:Year>
    <b:City>Yogyakarta</b:City>
    <b:Publisher>UPP STIM YKPN</b:Publisher>
    <b:Author>
      <b:Author>
        <b:NameList>
          <b:Person>
            <b:First>Algifari</b:First>
          </b:Person>
        </b:NameList>
      </b:Author>
    </b:Author>
    <b:RefOrder>33</b:RefOrder>
  </b:Source>
  <b:Source>
    <b:Tag>Han21</b:Tag>
    <b:SourceType>JournalArticle</b:SourceType>
    <b:Guid>{6B5FD87E-BC94-4233-AFDC-CB7D47EB42BB}</b:Guid>
    <b:Title>Analisis Pengaruh Fasilitas Kerja, Lingkungan Kerja dan Disiplin Kerja Terhadap Semangat Kerja</b:Title>
    <b:Year>2021</b:Year>
    <b:JournalName>Jurnal EMA</b:JournalName>
    <b:Pages>54-63</b:Pages>
    <b:Author>
      <b:Author>
        <b:NameList>
          <b:Person>
            <b:Last>Hanura</b:Last>
            <b:First>Novy</b:First>
          </b:Person>
          <b:Person>
            <b:Last>Hartati</b:Last>
            <b:Middle>Sri</b:Middle>
            <b:First>C.</b:First>
          </b:Person>
          <b:Person>
            <b:Last>Wibowo</b:Last>
            <b:Middle>Nugroho</b:Middle>
            <b:First>Mardi</b:First>
          </b:Person>
        </b:NameList>
      </b:Author>
    </b:Author>
    <b:Volume>6</b:Volume>
    <b:RefOrder>1</b:RefOrder>
  </b:Source>
  <b:Source>
    <b:Tag>Sen21</b:Tag>
    <b:SourceType>JournalArticle</b:SourceType>
    <b:Guid>{22FE3C81-4146-4DEF-B255-F6732EEEEA7B}</b:Guid>
    <b:Title>Analisis Pengaruh Lingkungan Kerja, Komunikasi dan Fasilitas Kerja Terhadap Semangat Kerja Pegawai Kantor Pertanahan Kabupaten Ponorogo</b:Title>
    <b:JournalName>Journal of Applied Management and Accounting Science (JAMAS)</b:JournalName>
    <b:Year>2021</b:Year>
    <b:Pages>84-92</b:Pages>
    <b:Author>
      <b:Author>
        <b:NameList>
          <b:Person>
            <b:Last>Sendik Aksa</b:Last>
            <b:Middle>Dolar Tri</b:Middle>
            <b:First>Yuswa</b:First>
          </b:Person>
          <b:Person>
            <b:Last>Utari</b:Last>
            <b:First>Woro</b:First>
          </b:Person>
          <b:Person>
            <b:Last>Indrawati</b:Last>
            <b:First>Mei</b:First>
          </b:Person>
        </b:NameList>
      </b:Author>
    </b:Author>
    <b:Volume>2</b:Volume>
    <b:Issue>2</b:Issue>
    <b:RefOrder>2</b:RefOrder>
  </b:Source>
  <b:Source>
    <b:Tag>Pri19</b:Tag>
    <b:SourceType>JournalArticle</b:SourceType>
    <b:Guid>{8FB23A53-27AF-4CB7-A7B9-294B857D8BE7}</b:Guid>
    <b:Title>Pengaruh Human Relation, Fasilitas Kerja dan Iklim Organisasi Terhadap Semangat Kerja Pegawai Kejaksaan Negeri Manado</b:Title>
    <b:JournalName>Jurnal EMBA</b:JournalName>
    <b:Year>2019</b:Year>
    <b:Pages>4898-4906</b:Pages>
    <b:Author>
      <b:Author>
        <b:NameList>
          <b:Person>
            <b:Last>Pritami</b:Last>
            <b:Middle>Shienli</b:Middle>
            <b:First>Brigita</b:First>
          </b:Person>
          <b:Person>
            <b:Last>Sendow</b:Last>
            <b:Middle>M.</b:Middle>
            <b:First>Greis</b:First>
          </b:Person>
          <b:Person>
            <b:Last>Dotulong</b:Last>
            <b:Middle>O. H</b:Middle>
            <b:First>Lucky</b:First>
          </b:Person>
        </b:NameList>
      </b:Author>
    </b:Author>
    <b:Volume>7</b:Volume>
    <b:Issue>4</b:Issue>
    <b:RefOrder>3</b:RefOrder>
  </b:Source>
  <b:Source>
    <b:Tag>Nab22</b:Tag>
    <b:SourceType>JournalArticle</b:SourceType>
    <b:Guid>{B2829EED-39EF-420C-8261-4B0A8541711E}</b:Guid>
    <b:Title>Pengaruh Beban Kerja, Fasilitas Kerja, dan Promosi Jabatan terhadap Semangat Kerja (Studi pada CV. X)</b:Title>
    <b:JournalName>Business and Economics Conference in Utilization of Modern Technology</b:JournalName>
    <b:Year>2022</b:Year>
    <b:Pages>37-52</b:Pages>
    <b:Author>
      <b:Author>
        <b:NameList>
          <b:Person>
            <b:Last>Nabila </b:Last>
            <b:First>Arofatun</b:First>
          </b:Person>
          <b:Person>
            <b:Last>Fu'ad</b:Last>
            <b:Middle>Nur</b:Middle>
            <b:First>EKo</b:First>
          </b:Person>
        </b:NameList>
      </b:Author>
    </b:Author>
    <b:RefOrder>4</b:RefOrder>
  </b:Source>
  <b:Source>
    <b:Tag>Kas18</b:Tag>
    <b:SourceType>JournalArticle</b:SourceType>
    <b:Guid>{67099466-BD6E-4729-8C39-980C99B6CB3B}</b:Guid>
    <b:Title>Pengaruh Kompensasi dan Iklim Kerja Terhadap Semangat Kerja Karyawan Pada PT. Rimba Raya Lestari di Kecamatan Loa Kulu</b:Title>
    <b:JournalName>JEMI</b:JournalName>
    <b:Year>2018</b:Year>
    <b:Pages>95-99</b:Pages>
    <b:Author>
      <b:Author>
        <b:NameList>
          <b:Person>
            <b:First>Kastini</b:First>
          </b:Person>
          <b:Person>
            <b:First>Erwinsyah</b:First>
          </b:Person>
          <b:Person>
            <b:Last>Raharjo</b:Last>
            <b:First>Sugeng</b:First>
          </b:Person>
        </b:NameList>
      </b:Author>
    </b:Author>
    <b:Volume>18</b:Volume>
    <b:Issue>2</b:Issue>
    <b:RefOrder>34</b:RefOrder>
  </b:Source>
  <b:Source>
    <b:Tag>Sap20</b:Tag>
    <b:SourceType>JournalArticle</b:SourceType>
    <b:Guid>{C5BCFFD6-34D2-4030-BF01-C0D36FC7E5EE}</b:Guid>
    <b:Title>Pengaruh Gaya Kepemimpinan Dekratis dan Iklim Kerja Terhadap Semangat Kerja Karyawan Pada PT. Sumatera Hakarindo Palembang</b:Title>
    <b:JournalName>Media Wahana Ekonomika</b:JournalName>
    <b:Year>2020</b:Year>
    <b:Pages>140-153</b:Pages>
    <b:Author>
      <b:Author>
        <b:NameList>
          <b:Person>
            <b:Last>Saputra</b:Last>
            <b:First>Jaka</b:First>
          </b:Person>
          <b:Person>
            <b:First>Suhada</b:First>
          </b:Person>
        </b:NameList>
      </b:Author>
    </b:Author>
    <b:Volume>17</b:Volume>
    <b:Issue>2</b:Issue>
    <b:RefOrder>35</b:RefOrder>
  </b:Source>
  <b:Source>
    <b:Tag>Wah19</b:Tag>
    <b:SourceType>JournalArticle</b:SourceType>
    <b:Guid>{ABC56B26-712A-4751-ACF8-32D3F20326C3}</b:Guid>
    <b:Title>Pengaruh Insentif Jasa Pelayanan, Kepemimpinan dan Beban Kerja Terhadap Semangat Kerja Karyawan di RSUD Sanjiwani Gianyar</b:Title>
    <b:JournalName>Jurnal Manajemen dan Bisnis Equilibrium</b:JournalName>
    <b:Year>2019</b:Year>
    <b:Pages>151-160</b:Pages>
    <b:Author>
      <b:Author>
        <b:NameList>
          <b:Person>
            <b:Last>Wahyuliani</b:Last>
            <b:Middle>Wayan</b:Middle>
            <b:First>Ni</b:First>
          </b:Person>
          <b:Person>
            <b:Last>Suwandana</b:Last>
            <b:Middle>Adi</b:Middle>
            <b:First>I Made</b:First>
          </b:Person>
        </b:NameList>
      </b:Author>
    </b:Author>
    <b:Volume>5</b:Volume>
    <b:Issue>2</b:Issue>
    <b:RefOrder>36</b:RefOrder>
  </b:Source>
  <b:Source>
    <b:Tag>Mas18</b:Tag>
    <b:SourceType>JournalArticle</b:SourceType>
    <b:Guid>{29AA8776-7FC7-426A-AADC-E090D63422C7}</b:Guid>
    <b:Title>Pengaruh Insentif, Kepemimpinan dan Budaya Organisasi Terhadap Semangat Kerja Karyawan Pada PT. Sung Hyun Indonesia di Pasuruan</b:Title>
    <b:JournalName>Jurnal Bisnis, Manajemen &amp; Perbankan</b:JournalName>
    <b:Year>2018</b:Year>
    <b:Pages>1-94</b:Pages>
    <b:Author>
      <b:Author>
        <b:NameList>
          <b:Person>
            <b:First>Mashudi</b:First>
          </b:Person>
          <b:Person>
            <b:Last>yani</b:Last>
            <b:First>Muhammad</b:First>
          </b:Person>
          <b:Person>
            <b:Last>Setiandayani</b:Last>
            <b:Middle>Meidita</b:Middle>
            <b:First>Dhinda</b:First>
          </b:Person>
        </b:NameList>
      </b:Author>
    </b:Author>
    <b:Volume>4</b:Volume>
    <b:Issue>1</b:Issue>
    <b:RefOrder>37</b:RefOrder>
  </b:Source>
  <b:Source>
    <b:Tag>Pai22</b:Tag>
    <b:SourceType>JournalArticle</b:SourceType>
    <b:Guid>{1C61D95D-5472-41FB-AF1F-698AEF041071}</b:Guid>
    <b:Title>Pengaruh Pemberian Insentif Terhadap Semangat Kerja Karyawan Pada PT. Esaputlii Prakarsa Utama Kecamatan Mallusetasi Kabupaten Barru</b:Title>
    <b:JournalName>Jurnal Manajemen dan Organisasi Review (MANOR)</b:JournalName>
    <b:Year>2022</b:Year>
    <b:Pages>9-19</b:Pages>
    <b:Author>
      <b:Author>
        <b:NameList>
          <b:Person>
            <b:Last>Pairi</b:Last>
            <b:Middle>Ikbal Ta'dung</b:Middle>
            <b:First>Muh.</b:First>
          </b:Person>
          <b:Person>
            <b:Last>Sawaji</b:Last>
            <b:First>Jamaluddin</b:First>
          </b:Person>
        </b:NameList>
      </b:Author>
    </b:Author>
    <b:RefOrder>38</b:RefOrder>
  </b:Source>
  <b:Source>
    <b:Tag>Han03</b:Tag>
    <b:SourceType>Book</b:SourceType>
    <b:Guid>{86941C54-65E7-4BAD-896B-C3DB2CEA2BB9}</b:Guid>
    <b:Title>Manajemen Personalia dan Sumber Daya Manusia</b:Title>
    <b:Year>2012</b:Year>
    <b:City>Yogyakarta</b:City>
    <b:Publisher>BPFE</b:Publisher>
    <b:Author>
      <b:Author>
        <b:NameList>
          <b:Person>
            <b:Last>Handoko</b:Last>
            <b:Middle>Hani</b:Middle>
            <b:First>T</b:First>
          </b:Person>
        </b:NameList>
      </b:Author>
    </b:Author>
    <b:RefOrder>39</b:RefOrder>
  </b:Source>
</b:Sources>
</file>

<file path=customXml/itemProps1.xml><?xml version="1.0" encoding="utf-8"?>
<ds:datastoreItem xmlns:ds="http://schemas.openxmlformats.org/officeDocument/2006/customXml" ds:itemID="{616CBEDF-9FB3-459F-8588-9959C6F967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5</TotalTime>
  <Pages>117</Pages>
  <Words>6772</Words>
  <Characters>38603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ki Zulfa Nabila</dc:creator>
  <cp:keywords/>
  <dc:description/>
  <cp:lastModifiedBy>Kiki Zulfa Nabila</cp:lastModifiedBy>
  <cp:revision>11</cp:revision>
  <cp:lastPrinted>2023-11-28T17:17:00Z</cp:lastPrinted>
  <dcterms:created xsi:type="dcterms:W3CDTF">2023-11-27T12:23:00Z</dcterms:created>
  <dcterms:modified xsi:type="dcterms:W3CDTF">2024-02-19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universitas-negeri-yogyakarta-program-pascasarjana</vt:lpwstr>
  </property>
  <property fmtid="{D5CDD505-2E9C-101B-9397-08002B2CF9AE}" pid="21" name="Mendeley Recent Style Name 9_1">
    <vt:lpwstr>Universitas Negeri Yogyakarta - Program Pascasarjana (Bahasa Indonesia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4cf8033-cf4d-34fe-bc89-fd7504923f28</vt:lpwstr>
  </property>
  <property fmtid="{D5CDD505-2E9C-101B-9397-08002B2CF9AE}" pid="24" name="Mendeley Citation Style_1">
    <vt:lpwstr>http://www.zotero.org/styles/universitas-negeri-yogyakarta-program-pascasarjana</vt:lpwstr>
  </property>
</Properties>
</file>